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E0744" w14:textId="324780DF" w:rsidR="00FB3831" w:rsidRPr="006D6F8E" w:rsidRDefault="00633BD9" w:rsidP="00FB3831">
      <w:pPr>
        <w:spacing w:line="480" w:lineRule="auto"/>
        <w:jc w:val="both"/>
        <w:rPr>
          <w:rFonts w:ascii="Calibri" w:hAnsi="Calibri" w:cs="Calibri"/>
        </w:rPr>
      </w:pPr>
      <w:r w:rsidRPr="006D6F8E">
        <w:rPr>
          <w:rFonts w:ascii="Calibri" w:hAnsi="Calibri" w:cs="Calibri"/>
          <w:b/>
        </w:rPr>
        <w:t>S</w:t>
      </w:r>
      <w:r w:rsidR="009868A8" w:rsidRPr="006D6F8E">
        <w:rPr>
          <w:rFonts w:ascii="Calibri" w:hAnsi="Calibri" w:cs="Calibri"/>
          <w:b/>
        </w:rPr>
        <w:t>egregation</w:t>
      </w:r>
      <w:r w:rsidRPr="006D6F8E">
        <w:rPr>
          <w:rFonts w:ascii="Calibri" w:hAnsi="Calibri" w:cs="Calibri"/>
          <w:b/>
        </w:rPr>
        <w:t>: Definition and trends</w:t>
      </w:r>
      <w:r w:rsidR="005173DB" w:rsidRPr="006D6F8E">
        <w:rPr>
          <w:rFonts w:ascii="Calibri" w:hAnsi="Calibri" w:cs="Calibri"/>
          <w:b/>
        </w:rPr>
        <w:t>.</w:t>
      </w:r>
      <w:r w:rsidRPr="006D6F8E">
        <w:rPr>
          <w:rFonts w:ascii="Calibri" w:hAnsi="Calibri" w:cs="Calibri"/>
          <w:b/>
        </w:rPr>
        <w:t xml:space="preserve"> </w:t>
      </w:r>
      <w:r w:rsidRPr="006D6F8E">
        <w:rPr>
          <w:rFonts w:ascii="Calibri" w:hAnsi="Calibri" w:cs="Calibri"/>
        </w:rPr>
        <w:t xml:space="preserve">Massey, Rothwell, and </w:t>
      </w:r>
      <w:proofErr w:type="spellStart"/>
      <w:r w:rsidRPr="006D6F8E">
        <w:rPr>
          <w:rFonts w:ascii="Calibri" w:hAnsi="Calibri" w:cs="Calibri"/>
        </w:rPr>
        <w:t>Domina</w:t>
      </w:r>
      <w:proofErr w:type="spellEnd"/>
      <w:r w:rsidR="0034736C" w:rsidRPr="006D6F8E">
        <w:rPr>
          <w:rFonts w:ascii="Calibri" w:hAnsi="Calibri" w:cs="Calibri"/>
        </w:rPr>
        <w:t xml:space="preserve"> </w:t>
      </w:r>
      <w:r w:rsidR="0034736C" w:rsidRPr="006D6F8E">
        <w:rPr>
          <w:rFonts w:ascii="Calibri" w:hAnsi="Calibri" w:cs="Calibri"/>
        </w:rPr>
        <w:fldChar w:fldCharType="begin" w:fldLock="1"/>
      </w:r>
      <w:r w:rsidR="0034736C" w:rsidRPr="006D6F8E">
        <w:rPr>
          <w:rFonts w:ascii="Calibri" w:hAnsi="Calibri" w:cs="Calibri"/>
        </w:rPr>
        <w:instrText>ADDIN CSL_CITATION {"citationItems":[{"id":"ITEM-1","itemData":{"DOI":"10.1177/0002716209343558","ISSN":"0002-7162","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author":[{"dropping-particle":"","family":"Massey","given":"Douglas S","non-dropping-particle":"","parse-names":false,"suffix":""},{"dropping-particle":"","family":"Rothwell","given":"Jonathan","non-dropping-particle":"","parse-names":false,"suffix":""},{"dropping-particle":"","family":"Domina","given":"Thurston","non-dropping-particle":"","parse-names":false,"suffix":""}],"container-title":"The ANNALS of the American Academy of Political and Social Science","id":"ITEM-1","issue":"1","issued":{"date-parts":[["2009"]]},"page":"74-90","publisher-place":"Los Angeles, CA","title":"The Changing Bases of Segregation in the United States","type":"article-journal","volume":"626"},"suppress-author":1,"uris":["http://www.mendeley.com/documents/?uuid=51d7fef5-fb2a-4f45-a70e-065b8694b41e"]}],"mendeley":{"formattedCitation":"(2009)","plainTextFormattedCitation":"(2009)","previouslyFormattedCitation":"(2009)"},"properties":{"noteIndex":0},"schema":"https://github.com/citation-style-language/schema/raw/master/csl-citation.json"}</w:instrText>
      </w:r>
      <w:r w:rsidR="0034736C" w:rsidRPr="006D6F8E">
        <w:rPr>
          <w:rFonts w:ascii="Calibri" w:hAnsi="Calibri" w:cs="Calibri"/>
        </w:rPr>
        <w:fldChar w:fldCharType="separate"/>
      </w:r>
      <w:r w:rsidR="0034736C" w:rsidRPr="006D6F8E">
        <w:rPr>
          <w:rFonts w:ascii="Calibri" w:hAnsi="Calibri" w:cs="Calibri"/>
          <w:noProof/>
        </w:rPr>
        <w:t>(2009)</w:t>
      </w:r>
      <w:r w:rsidR="0034736C" w:rsidRPr="006D6F8E">
        <w:rPr>
          <w:rFonts w:ascii="Calibri" w:hAnsi="Calibri" w:cs="Calibri"/>
        </w:rPr>
        <w:fldChar w:fldCharType="end"/>
      </w:r>
      <w:r w:rsidRPr="006D6F8E">
        <w:rPr>
          <w:rFonts w:ascii="Calibri" w:hAnsi="Calibri" w:cs="Calibri"/>
        </w:rPr>
        <w:t xml:space="preserve"> define segregation as the separation of socially defined groups in space, such that members of one group are disproportionally concentrated in one set to geographical units compared to others in the population. </w:t>
      </w:r>
      <w:r w:rsidR="00FB3831" w:rsidRPr="006D6F8E">
        <w:rPr>
          <w:rFonts w:ascii="Calibri" w:hAnsi="Calibri" w:cs="Calibri"/>
        </w:rPr>
        <w:t>Segregation is generally measured in terms of five aspects:</w:t>
      </w:r>
    </w:p>
    <w:p w14:paraId="1875B10F" w14:textId="77777777" w:rsidR="00FB3831" w:rsidRPr="006D6F8E" w:rsidRDefault="00FB3831" w:rsidP="00FB3831">
      <w:pPr>
        <w:numPr>
          <w:ilvl w:val="0"/>
          <w:numId w:val="8"/>
        </w:numPr>
        <w:rPr>
          <w:rFonts w:ascii="Calibri" w:hAnsi="Calibri" w:cs="Calibri"/>
        </w:rPr>
      </w:pPr>
      <w:r w:rsidRPr="006D6F8E">
        <w:rPr>
          <w:rFonts w:ascii="Calibri" w:hAnsi="Calibri" w:cs="Calibri"/>
          <w:b/>
          <w:bCs/>
        </w:rPr>
        <w:t>clustering</w:t>
      </w:r>
      <w:r w:rsidRPr="006D6F8E">
        <w:rPr>
          <w:rFonts w:ascii="Calibri" w:hAnsi="Calibri" w:cs="Calibri"/>
        </w:rPr>
        <w:t>, the tendency of geographical units to cluster in space</w:t>
      </w:r>
      <w:r w:rsidRPr="006D6F8E">
        <w:rPr>
          <w:rFonts w:ascii="Calibri" w:hAnsi="Calibri" w:cs="Calibri"/>
          <w:b/>
          <w:bCs/>
        </w:rPr>
        <w:t xml:space="preserve"> </w:t>
      </w:r>
    </w:p>
    <w:p w14:paraId="1B3976AD" w14:textId="250052D0" w:rsidR="00FB3831" w:rsidRPr="006D6F8E" w:rsidRDefault="00FB3831" w:rsidP="00FB3831">
      <w:pPr>
        <w:numPr>
          <w:ilvl w:val="0"/>
          <w:numId w:val="8"/>
        </w:numPr>
        <w:spacing w:before="100" w:beforeAutospacing="1" w:after="100" w:afterAutospacing="1"/>
        <w:rPr>
          <w:rFonts w:ascii="Calibri" w:hAnsi="Calibri" w:cs="Calibri"/>
        </w:rPr>
      </w:pPr>
      <w:r w:rsidRPr="006D6F8E">
        <w:rPr>
          <w:rFonts w:ascii="Calibri" w:hAnsi="Calibri" w:cs="Calibri"/>
          <w:b/>
          <w:bCs/>
        </w:rPr>
        <w:t>centralization</w:t>
      </w:r>
      <w:r w:rsidRPr="006D6F8E">
        <w:rPr>
          <w:rFonts w:ascii="Calibri" w:hAnsi="Calibri" w:cs="Calibri"/>
        </w:rPr>
        <w:t>: the tendency of them to be located around a single point</w:t>
      </w:r>
    </w:p>
    <w:p w14:paraId="4DB32798" w14:textId="77777777" w:rsidR="00FB3831" w:rsidRPr="006D6F8E" w:rsidRDefault="00FB3831" w:rsidP="00FB3831">
      <w:pPr>
        <w:numPr>
          <w:ilvl w:val="0"/>
          <w:numId w:val="8"/>
        </w:numPr>
        <w:spacing w:before="100" w:beforeAutospacing="1" w:after="100" w:afterAutospacing="1"/>
        <w:rPr>
          <w:rFonts w:ascii="Calibri" w:hAnsi="Calibri" w:cs="Calibri"/>
        </w:rPr>
      </w:pPr>
      <w:r w:rsidRPr="006D6F8E">
        <w:rPr>
          <w:rFonts w:ascii="Calibri" w:hAnsi="Calibri" w:cs="Calibri"/>
          <w:b/>
          <w:bCs/>
        </w:rPr>
        <w:t>concentration</w:t>
      </w:r>
      <w:r w:rsidRPr="006D6F8E">
        <w:rPr>
          <w:rFonts w:ascii="Calibri" w:hAnsi="Calibri" w:cs="Calibri"/>
        </w:rPr>
        <w:t>: refers to the amount of physical space they occupy</w:t>
      </w:r>
    </w:p>
    <w:p w14:paraId="51E1ABC6" w14:textId="642DD78D" w:rsidR="00FB3831" w:rsidRPr="006D6F8E" w:rsidRDefault="00FB3831" w:rsidP="00FB3831">
      <w:pPr>
        <w:numPr>
          <w:ilvl w:val="0"/>
          <w:numId w:val="8"/>
        </w:numPr>
        <w:spacing w:before="100" w:beforeAutospacing="1" w:after="100" w:afterAutospacing="1"/>
        <w:rPr>
          <w:rFonts w:ascii="Calibri" w:hAnsi="Calibri" w:cs="Calibri"/>
        </w:rPr>
      </w:pPr>
      <w:r w:rsidRPr="006D6F8E">
        <w:rPr>
          <w:rFonts w:ascii="Calibri" w:hAnsi="Calibri" w:cs="Calibri"/>
          <w:b/>
          <w:bCs/>
        </w:rPr>
        <w:t>evenness</w:t>
      </w:r>
      <w:r w:rsidRPr="006D6F8E">
        <w:rPr>
          <w:rFonts w:ascii="Calibri" w:hAnsi="Calibri" w:cs="Calibri"/>
        </w:rPr>
        <w:t>: the degree to which two or more groups are evenly distributed </w:t>
      </w:r>
    </w:p>
    <w:p w14:paraId="5987B627" w14:textId="77777777" w:rsidR="00FB3831" w:rsidRPr="006D6F8E" w:rsidRDefault="00FB3831" w:rsidP="00FB3831">
      <w:pPr>
        <w:numPr>
          <w:ilvl w:val="0"/>
          <w:numId w:val="8"/>
        </w:numPr>
        <w:spacing w:before="100" w:beforeAutospacing="1" w:after="100" w:afterAutospacing="1"/>
        <w:rPr>
          <w:rFonts w:ascii="Calibri" w:hAnsi="Calibri" w:cs="Calibri"/>
        </w:rPr>
      </w:pPr>
      <w:r w:rsidRPr="006D6F8E">
        <w:rPr>
          <w:rFonts w:ascii="Calibri" w:hAnsi="Calibri" w:cs="Calibri"/>
          <w:b/>
          <w:bCs/>
        </w:rPr>
        <w:t>isolation</w:t>
      </w:r>
      <w:r w:rsidRPr="006D6F8E">
        <w:rPr>
          <w:rFonts w:ascii="Calibri" w:hAnsi="Calibri" w:cs="Calibri"/>
        </w:rPr>
        <w:t>: the degree to which individuals inhabit areas that are primarily inhabited by people from their own group</w:t>
      </w:r>
    </w:p>
    <w:p w14:paraId="3E18A56D" w14:textId="6E281C7A" w:rsidR="00FB3831" w:rsidRPr="006D6F8E" w:rsidRDefault="00FB3831" w:rsidP="0034736C">
      <w:pPr>
        <w:spacing w:line="480" w:lineRule="auto"/>
        <w:jc w:val="both"/>
        <w:rPr>
          <w:rFonts w:ascii="Calibri" w:hAnsi="Calibri" w:cs="Calibri"/>
        </w:rPr>
      </w:pPr>
      <w:r w:rsidRPr="006D6F8E">
        <w:rPr>
          <w:rFonts w:ascii="Calibri" w:hAnsi="Calibri" w:cs="Calibri"/>
          <w:iCs/>
        </w:rPr>
        <w:t>In</w:t>
      </w:r>
      <w:r w:rsidR="009E5FE5" w:rsidRPr="006D6F8E">
        <w:rPr>
          <w:rFonts w:ascii="Calibri" w:hAnsi="Calibri" w:cs="Calibri"/>
          <w:iCs/>
        </w:rPr>
        <w:t xml:space="preserve"> </w:t>
      </w:r>
      <w:r w:rsidR="009E5FE5" w:rsidRPr="006D6F8E">
        <w:rPr>
          <w:rFonts w:ascii="Calibri" w:hAnsi="Calibri" w:cs="Calibri"/>
          <w:i/>
        </w:rPr>
        <w:t>American Apartheid</w:t>
      </w:r>
      <w:r w:rsidRPr="006D6F8E">
        <w:rPr>
          <w:rFonts w:ascii="Calibri" w:hAnsi="Calibri" w:cs="Calibri"/>
        </w:rPr>
        <w:t xml:space="preserve">, Massey and Denton </w:t>
      </w:r>
      <w:r w:rsidRPr="006D6F8E">
        <w:rPr>
          <w:rFonts w:ascii="Calibri" w:hAnsi="Calibri" w:cs="Calibri"/>
        </w:rPr>
        <w:fldChar w:fldCharType="begin" w:fldLock="1"/>
      </w:r>
      <w:r w:rsidR="0055299F" w:rsidRPr="006D6F8E">
        <w:rPr>
          <w:rFonts w:ascii="Calibri" w:hAnsi="Calibri" w:cs="Calibri"/>
        </w:rPr>
        <w:instrText>ADDIN CSL_CITATION {"citationItems":[{"id":"ITEM-1","itemData":{"author":[{"dropping-particle":"","family":"Massey","given":"Douglas S.","non-dropping-particle":"","parse-names":false,"suffix":""},{"dropping-particle":"","family":"Denton","given":"Nancy","non-dropping-particle":"","parse-names":false,"suffix":""}],"id":"ITEM-1","issued":{"date-parts":[["1993"]]},"publisher":"Harvard University Press","publisher-place":"Cambridge, MA","title":"American Apartheid: Segregation and the Making of the Underclass","type":"book"},"suppress-author":1,"uris":["http://www.mendeley.com/documents/?uuid=4964b3da-5570-48eb-bc17-34eafa3498ac"]}],"mendeley":{"formattedCitation":"(1993)","plainTextFormattedCitation":"(1993)","previouslyFormattedCitation":"(1993)"},"properties":{"noteIndex":0},"schema":"https://github.com/citation-style-language/schema/raw/master/csl-citation.json"}</w:instrText>
      </w:r>
      <w:r w:rsidRPr="006D6F8E">
        <w:rPr>
          <w:rFonts w:ascii="Calibri" w:hAnsi="Calibri" w:cs="Calibri"/>
        </w:rPr>
        <w:fldChar w:fldCharType="separate"/>
      </w:r>
      <w:r w:rsidRPr="006D6F8E">
        <w:rPr>
          <w:rFonts w:ascii="Calibri" w:hAnsi="Calibri" w:cs="Calibri"/>
          <w:noProof/>
        </w:rPr>
        <w:t>(1993)</w:t>
      </w:r>
      <w:r w:rsidRPr="006D6F8E">
        <w:rPr>
          <w:rFonts w:ascii="Calibri" w:hAnsi="Calibri" w:cs="Calibri"/>
        </w:rPr>
        <w:fldChar w:fldCharType="end"/>
      </w:r>
      <w:r w:rsidRPr="006D6F8E">
        <w:rPr>
          <w:rFonts w:ascii="Calibri" w:hAnsi="Calibri" w:cs="Calibri"/>
        </w:rPr>
        <w:t xml:space="preserve"> argue </w:t>
      </w:r>
      <w:r w:rsidR="009E5FE5" w:rsidRPr="006D6F8E">
        <w:rPr>
          <w:rFonts w:ascii="Calibri" w:hAnsi="Calibri" w:cs="Calibri"/>
        </w:rPr>
        <w:t>that</w:t>
      </w:r>
      <w:r w:rsidRPr="006D6F8E">
        <w:rPr>
          <w:rFonts w:ascii="Calibri" w:hAnsi="Calibri" w:cs="Calibri"/>
        </w:rPr>
        <w:t xml:space="preserve"> until the 1980s, blacks were “not only more segregated</w:t>
      </w:r>
      <w:r w:rsidR="009E5FE5" w:rsidRPr="006D6F8E">
        <w:rPr>
          <w:rFonts w:ascii="Calibri" w:hAnsi="Calibri" w:cs="Calibri"/>
        </w:rPr>
        <w:t xml:space="preserve"> </w:t>
      </w:r>
      <w:r w:rsidRPr="006D6F8E">
        <w:rPr>
          <w:rFonts w:ascii="Calibri" w:hAnsi="Calibri" w:cs="Calibri"/>
        </w:rPr>
        <w:t xml:space="preserve">than any other group on any one of these measures, but they were also more segregated on all dimensions simultaneously” (74). For this reason, they argue that blacks are </w:t>
      </w:r>
      <w:proofErr w:type="spellStart"/>
      <w:r w:rsidRPr="006D6F8E">
        <w:rPr>
          <w:rFonts w:ascii="Calibri" w:hAnsi="Calibri" w:cs="Calibri"/>
        </w:rPr>
        <w:t>hypersegregated</w:t>
      </w:r>
      <w:proofErr w:type="spellEnd"/>
      <w:r w:rsidRPr="006D6F8E">
        <w:rPr>
          <w:rFonts w:ascii="Calibri" w:hAnsi="Calibri" w:cs="Calibri"/>
        </w:rPr>
        <w:t xml:space="preserve"> in US metropolitan areas, meaning that they are very highly segregated on four of the five aforementioned measures. </w:t>
      </w:r>
      <w:r w:rsidR="00924459" w:rsidRPr="006D6F8E">
        <w:rPr>
          <w:rFonts w:ascii="Calibri" w:hAnsi="Calibri" w:cs="Calibri"/>
        </w:rPr>
        <w:t>They conclude that</w:t>
      </w:r>
      <w:r w:rsidRPr="006D6F8E">
        <w:rPr>
          <w:rFonts w:ascii="Calibri" w:hAnsi="Calibri" w:cs="Calibri"/>
        </w:rPr>
        <w:t xml:space="preserve"> </w:t>
      </w:r>
      <w:r w:rsidRPr="006D6F8E">
        <w:rPr>
          <w:rFonts w:ascii="Calibri" w:hAnsi="Calibri" w:cs="Calibri"/>
          <w:iCs/>
        </w:rPr>
        <w:t>racial segregation “is the key organization feature of American society”</w:t>
      </w:r>
      <w:r w:rsidR="00924459" w:rsidRPr="006D6F8E">
        <w:rPr>
          <w:rFonts w:ascii="Calibri" w:hAnsi="Calibri" w:cs="Calibri"/>
          <w:iCs/>
        </w:rPr>
        <w:t xml:space="preserve"> and has played the key role </w:t>
      </w:r>
      <w:r w:rsidRPr="006D6F8E">
        <w:rPr>
          <w:rFonts w:ascii="Calibri" w:hAnsi="Calibri" w:cs="Calibri"/>
          <w:iCs/>
        </w:rPr>
        <w:t xml:space="preserve">in shaping </w:t>
      </w:r>
      <w:r w:rsidR="009D4090" w:rsidRPr="006D6F8E">
        <w:rPr>
          <w:rFonts w:ascii="Calibri" w:hAnsi="Calibri" w:cs="Calibri"/>
          <w:iCs/>
        </w:rPr>
        <w:t xml:space="preserve">the </w:t>
      </w:r>
      <w:r w:rsidRPr="006D6F8E">
        <w:rPr>
          <w:rFonts w:ascii="Calibri" w:hAnsi="Calibri" w:cs="Calibri"/>
          <w:iCs/>
        </w:rPr>
        <w:t xml:space="preserve">transmission of intergenerational outcomes </w:t>
      </w:r>
      <w:r w:rsidR="009D4090" w:rsidRPr="006D6F8E">
        <w:rPr>
          <w:rFonts w:ascii="Calibri" w:hAnsi="Calibri" w:cs="Calibri"/>
          <w:iCs/>
        </w:rPr>
        <w:t xml:space="preserve">and opportunities </w:t>
      </w:r>
      <w:r w:rsidRPr="006D6F8E">
        <w:rPr>
          <w:rFonts w:ascii="Calibri" w:hAnsi="Calibri" w:cs="Calibri"/>
          <w:iCs/>
        </w:rPr>
        <w:t>of black Americans more than</w:t>
      </w:r>
      <w:r w:rsidR="0055299F" w:rsidRPr="006D6F8E">
        <w:rPr>
          <w:rFonts w:ascii="Calibri" w:hAnsi="Calibri" w:cs="Calibri"/>
          <w:iCs/>
        </w:rPr>
        <w:t xml:space="preserve"> anything</w:t>
      </w:r>
      <w:r w:rsidRPr="006D6F8E">
        <w:rPr>
          <w:rFonts w:ascii="Calibri" w:hAnsi="Calibri" w:cs="Calibri"/>
          <w:iCs/>
        </w:rPr>
        <w:t xml:space="preserve"> else</w:t>
      </w:r>
      <w:r w:rsidR="009D4090" w:rsidRPr="006D6F8E">
        <w:rPr>
          <w:rFonts w:ascii="Calibri" w:hAnsi="Calibri" w:cs="Calibri"/>
          <w:iCs/>
        </w:rPr>
        <w:t xml:space="preserve"> (9).</w:t>
      </w:r>
    </w:p>
    <w:p w14:paraId="3990332F" w14:textId="1D17BD52" w:rsidR="005838B2" w:rsidRPr="006D6F8E" w:rsidRDefault="0055299F" w:rsidP="00F77C73">
      <w:pPr>
        <w:spacing w:line="480" w:lineRule="auto"/>
        <w:ind w:firstLine="720"/>
        <w:jc w:val="both"/>
        <w:rPr>
          <w:rFonts w:ascii="Calibri" w:hAnsi="Calibri" w:cs="Calibri"/>
          <w:iCs/>
        </w:rPr>
      </w:pPr>
      <w:r w:rsidRPr="006D6F8E">
        <w:rPr>
          <w:rFonts w:ascii="Calibri" w:hAnsi="Calibri" w:cs="Calibri"/>
          <w:iCs/>
        </w:rPr>
        <w:t xml:space="preserve">Post 1980s, these trends slightly change. </w:t>
      </w:r>
      <w:r w:rsidR="005A4BB8" w:rsidRPr="006D6F8E">
        <w:rPr>
          <w:rFonts w:ascii="Calibri" w:hAnsi="Calibri" w:cs="Calibri"/>
          <w:iCs/>
        </w:rPr>
        <w:t xml:space="preserve">Specifically, </w:t>
      </w:r>
      <w:r w:rsidRPr="006D6F8E">
        <w:rPr>
          <w:rFonts w:ascii="Calibri" w:hAnsi="Calibri" w:cs="Calibri"/>
          <w:iCs/>
        </w:rPr>
        <w:t xml:space="preserve">Massey et al. </w:t>
      </w:r>
      <w:r w:rsidRPr="006D6F8E">
        <w:rPr>
          <w:rFonts w:ascii="Calibri" w:hAnsi="Calibri" w:cs="Calibri"/>
          <w:iCs/>
        </w:rPr>
        <w:fldChar w:fldCharType="begin" w:fldLock="1"/>
      </w:r>
      <w:r w:rsidRPr="006D6F8E">
        <w:rPr>
          <w:rFonts w:ascii="Calibri" w:hAnsi="Calibri" w:cs="Calibri"/>
          <w:iCs/>
        </w:rPr>
        <w:instrText>ADDIN CSL_CITATION {"citationItems":[{"id":"ITEM-1","itemData":{"DOI":"10.1177/0002716209343558","ISSN":"0002-7162","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author":[{"dropping-particle":"","family":"Massey","given":"Douglas S","non-dropping-particle":"","parse-names":false,"suffix":""},{"dropping-particle":"","family":"Rothwell","given":"Jonathan","non-dropping-particle":"","parse-names":false,"suffix":""},{"dropping-particle":"","family":"Domina","given":"Thurston","non-dropping-particle":"","parse-names":false,"suffix":""}],"container-title":"The ANNALS of the American Academy of Political and Social Science","id":"ITEM-1","issue":"1","issued":{"date-parts":[["2009"]]},"page":"74-90","publisher-place":"Los Angeles, CA","title":"The Changing Bases of Segregation in the United States","type":"article-journal","volume":"626"},"suppress-author":1,"uris":["http://www.mendeley.com/documents/?uuid=51d7fef5-fb2a-4f45-a70e-065b8694b41e"]}],"mendeley":{"formattedCitation":"(2009)","plainTextFormattedCitation":"(2009)","previouslyFormattedCitation":"(Massey et al., 2009)"},"properties":{"noteIndex":0},"schema":"https://github.com/citation-style-language/schema/raw/master/csl-citation.json"}</w:instrText>
      </w:r>
      <w:r w:rsidRPr="006D6F8E">
        <w:rPr>
          <w:rFonts w:ascii="Calibri" w:hAnsi="Calibri" w:cs="Calibri"/>
          <w:iCs/>
        </w:rPr>
        <w:fldChar w:fldCharType="separate"/>
      </w:r>
      <w:r w:rsidRPr="006D6F8E">
        <w:rPr>
          <w:rFonts w:ascii="Calibri" w:hAnsi="Calibri" w:cs="Calibri"/>
          <w:iCs/>
          <w:noProof/>
        </w:rPr>
        <w:t>(2009)</w:t>
      </w:r>
      <w:r w:rsidRPr="006D6F8E">
        <w:rPr>
          <w:rFonts w:ascii="Calibri" w:hAnsi="Calibri" w:cs="Calibri"/>
          <w:iCs/>
        </w:rPr>
        <w:fldChar w:fldCharType="end"/>
      </w:r>
      <w:r w:rsidR="00104829" w:rsidRPr="006D6F8E">
        <w:rPr>
          <w:rFonts w:ascii="Calibri" w:hAnsi="Calibri" w:cs="Calibri"/>
          <w:iCs/>
        </w:rPr>
        <w:t xml:space="preserve"> argue that </w:t>
      </w:r>
      <w:r w:rsidR="00DC0FE6" w:rsidRPr="006D6F8E">
        <w:rPr>
          <w:rFonts w:ascii="Calibri" w:hAnsi="Calibri" w:cs="Calibri"/>
          <w:iCs/>
        </w:rPr>
        <w:t>the first 60 years of the 20</w:t>
      </w:r>
      <w:r w:rsidR="00DC0FE6" w:rsidRPr="006D6F8E">
        <w:rPr>
          <w:rFonts w:ascii="Calibri" w:hAnsi="Calibri" w:cs="Calibri"/>
          <w:iCs/>
          <w:vertAlign w:val="superscript"/>
        </w:rPr>
        <w:t>th</w:t>
      </w:r>
      <w:r w:rsidR="00DC0FE6" w:rsidRPr="006D6F8E">
        <w:rPr>
          <w:rFonts w:ascii="Calibri" w:hAnsi="Calibri" w:cs="Calibri"/>
          <w:iCs/>
        </w:rPr>
        <w:t xml:space="preserve"> century was dominated by racial segregation, primarily black-white segregation</w:t>
      </w:r>
      <w:r w:rsidR="00C34E59" w:rsidRPr="006D6F8E">
        <w:rPr>
          <w:rFonts w:ascii="Calibri" w:hAnsi="Calibri" w:cs="Calibri"/>
          <w:iCs/>
        </w:rPr>
        <w:t xml:space="preserve">, while the last 30 years was dominated by a new segregation regime characterized by socioeconomic status. </w:t>
      </w:r>
      <w:r w:rsidRPr="006D6F8E">
        <w:rPr>
          <w:rFonts w:ascii="Calibri" w:hAnsi="Calibri" w:cs="Calibri"/>
          <w:iCs/>
        </w:rPr>
        <w:t xml:space="preserve">The salience of black-white segregation is most clear in that even </w:t>
      </w:r>
      <w:r w:rsidR="00A63F7E" w:rsidRPr="006D6F8E">
        <w:rPr>
          <w:rFonts w:ascii="Calibri" w:hAnsi="Calibri" w:cs="Calibri"/>
          <w:iCs/>
        </w:rPr>
        <w:t>with</w:t>
      </w:r>
      <w:r w:rsidR="00C34E59" w:rsidRPr="006D6F8E">
        <w:rPr>
          <w:rFonts w:ascii="Calibri" w:hAnsi="Calibri" w:cs="Calibri"/>
          <w:iCs/>
        </w:rPr>
        <w:t xml:space="preserve"> the </w:t>
      </w:r>
      <w:r w:rsidR="00DC0FE6" w:rsidRPr="006D6F8E">
        <w:rPr>
          <w:rFonts w:ascii="Calibri" w:hAnsi="Calibri" w:cs="Calibri"/>
          <w:iCs/>
        </w:rPr>
        <w:t xml:space="preserve">massive in-migration of Hispanics and Asians after 1965, </w:t>
      </w:r>
      <w:r w:rsidRPr="006D6F8E">
        <w:rPr>
          <w:rFonts w:ascii="Calibri" w:hAnsi="Calibri" w:cs="Calibri"/>
          <w:iCs/>
        </w:rPr>
        <w:t xml:space="preserve">levels of black segregation remained </w:t>
      </w:r>
      <w:r w:rsidRPr="006D6F8E">
        <w:rPr>
          <w:rFonts w:ascii="Calibri" w:hAnsi="Calibri" w:cs="Calibri"/>
          <w:iCs/>
        </w:rPr>
        <w:lastRenderedPageBreak/>
        <w:t>much higher</w:t>
      </w:r>
      <w:r w:rsidR="00DC0FE6" w:rsidRPr="006D6F8E">
        <w:rPr>
          <w:rFonts w:ascii="Calibri" w:hAnsi="Calibri" w:cs="Calibri"/>
          <w:iCs/>
        </w:rPr>
        <w:t xml:space="preserve"> </w:t>
      </w:r>
      <w:r w:rsidRPr="006D6F8E">
        <w:rPr>
          <w:rFonts w:ascii="Calibri" w:hAnsi="Calibri" w:cs="Calibri"/>
          <w:iCs/>
        </w:rPr>
        <w:t xml:space="preserve">while it </w:t>
      </w:r>
      <w:r w:rsidR="00DC0FE6" w:rsidRPr="006D6F8E">
        <w:rPr>
          <w:rFonts w:ascii="Calibri" w:hAnsi="Calibri" w:cs="Calibri"/>
          <w:iCs/>
        </w:rPr>
        <w:t xml:space="preserve">generally </w:t>
      </w:r>
      <w:r w:rsidRPr="006D6F8E">
        <w:rPr>
          <w:rFonts w:ascii="Calibri" w:hAnsi="Calibri" w:cs="Calibri"/>
          <w:iCs/>
        </w:rPr>
        <w:t xml:space="preserve">did not change for </w:t>
      </w:r>
      <w:r w:rsidR="00153C0D">
        <w:rPr>
          <w:rFonts w:ascii="Calibri" w:hAnsi="Calibri" w:cs="Calibri"/>
          <w:iCs/>
        </w:rPr>
        <w:t>Hispanics and Asians</w:t>
      </w:r>
      <w:r w:rsidR="00DC0FE6" w:rsidRPr="006D6F8E">
        <w:rPr>
          <w:rFonts w:ascii="Calibri" w:hAnsi="Calibri" w:cs="Calibri"/>
          <w:iCs/>
        </w:rPr>
        <w:t>—</w:t>
      </w:r>
      <w:r w:rsidRPr="006D6F8E">
        <w:rPr>
          <w:rFonts w:ascii="Calibri" w:hAnsi="Calibri" w:cs="Calibri"/>
          <w:iCs/>
        </w:rPr>
        <w:t xml:space="preserve">in fact it remained at </w:t>
      </w:r>
      <w:r w:rsidR="00DC0FE6" w:rsidRPr="006D6F8E">
        <w:rPr>
          <w:rFonts w:ascii="Calibri" w:hAnsi="Calibri" w:cs="Calibri"/>
          <w:iCs/>
        </w:rPr>
        <w:t>moderate</w:t>
      </w:r>
      <w:r w:rsidRPr="006D6F8E">
        <w:rPr>
          <w:rFonts w:ascii="Calibri" w:hAnsi="Calibri" w:cs="Calibri"/>
          <w:iCs/>
        </w:rPr>
        <w:t xml:space="preserve"> levels</w:t>
      </w:r>
      <w:r w:rsidR="008534B2">
        <w:rPr>
          <w:rFonts w:ascii="Calibri" w:hAnsi="Calibri" w:cs="Calibri"/>
          <w:iCs/>
        </w:rPr>
        <w:t xml:space="preserve"> across time</w:t>
      </w:r>
      <w:r w:rsidR="00DC0FE6" w:rsidRPr="006D6F8E">
        <w:rPr>
          <w:rFonts w:ascii="Calibri" w:hAnsi="Calibri" w:cs="Calibri"/>
          <w:iCs/>
        </w:rPr>
        <w:t xml:space="preserve">. </w:t>
      </w:r>
      <w:r w:rsidRPr="006D6F8E">
        <w:rPr>
          <w:rFonts w:ascii="Calibri" w:hAnsi="Calibri" w:cs="Calibri"/>
          <w:iCs/>
        </w:rPr>
        <w:t>However,</w:t>
      </w:r>
      <w:r w:rsidR="005A4BB8" w:rsidRPr="006D6F8E">
        <w:rPr>
          <w:rFonts w:ascii="Calibri" w:hAnsi="Calibri" w:cs="Calibri"/>
          <w:iCs/>
        </w:rPr>
        <w:t xml:space="preserve"> from</w:t>
      </w:r>
      <w:r w:rsidR="00C34E59" w:rsidRPr="006D6F8E">
        <w:rPr>
          <w:rFonts w:ascii="Calibri" w:hAnsi="Calibri" w:cs="Calibri"/>
          <w:iCs/>
        </w:rPr>
        <w:t xml:space="preserve"> 1980 to 2000, a new segregation regime of socioeconomic status took hold</w:t>
      </w:r>
      <w:r w:rsidR="005A4BB8" w:rsidRPr="006D6F8E">
        <w:rPr>
          <w:rFonts w:ascii="Calibri" w:hAnsi="Calibri" w:cs="Calibri"/>
          <w:iCs/>
        </w:rPr>
        <w:t xml:space="preserve">, where segregation by race for all groups </w:t>
      </w:r>
      <w:r w:rsidRPr="006D6F8E">
        <w:rPr>
          <w:rFonts w:ascii="Calibri" w:hAnsi="Calibri" w:cs="Calibri"/>
          <w:iCs/>
        </w:rPr>
        <w:t xml:space="preserve">slightly </w:t>
      </w:r>
      <w:r w:rsidR="005A4BB8" w:rsidRPr="006D6F8E">
        <w:rPr>
          <w:rFonts w:ascii="Calibri" w:hAnsi="Calibri" w:cs="Calibri"/>
          <w:iCs/>
        </w:rPr>
        <w:t xml:space="preserve">declined </w:t>
      </w:r>
      <w:r w:rsidRPr="006D6F8E">
        <w:rPr>
          <w:rFonts w:ascii="Calibri" w:hAnsi="Calibri" w:cs="Calibri"/>
          <w:iCs/>
        </w:rPr>
        <w:t>but</w:t>
      </w:r>
      <w:r w:rsidR="005A4BB8" w:rsidRPr="006D6F8E">
        <w:rPr>
          <w:rFonts w:ascii="Calibri" w:hAnsi="Calibri" w:cs="Calibri"/>
          <w:iCs/>
        </w:rPr>
        <w:t xml:space="preserve"> segregation by income, occupation, education, and political ideology </w:t>
      </w:r>
      <w:r w:rsidR="00B66B49" w:rsidRPr="006D6F8E">
        <w:rPr>
          <w:rFonts w:ascii="Calibri" w:hAnsi="Calibri" w:cs="Calibri"/>
          <w:iCs/>
        </w:rPr>
        <w:t xml:space="preserve">grew </w:t>
      </w:r>
      <w:r w:rsidR="005A4BB8" w:rsidRPr="006D6F8E">
        <w:rPr>
          <w:rFonts w:ascii="Calibri" w:hAnsi="Calibri" w:cs="Calibri"/>
          <w:iCs/>
        </w:rPr>
        <w:t xml:space="preserve">dramatically. </w:t>
      </w:r>
      <w:r w:rsidRPr="006D6F8E">
        <w:rPr>
          <w:rFonts w:ascii="Calibri" w:hAnsi="Calibri" w:cs="Calibri"/>
          <w:iCs/>
        </w:rPr>
        <w:t xml:space="preserve">In my opinion, this argument is not all that convincing—while it is true that </w:t>
      </w:r>
      <w:r w:rsidR="005A4BB8" w:rsidRPr="006D6F8E">
        <w:rPr>
          <w:rFonts w:ascii="Calibri" w:hAnsi="Calibri" w:cs="Calibri"/>
          <w:iCs/>
        </w:rPr>
        <w:t xml:space="preserve">socioeconomic segregation is </w:t>
      </w:r>
      <w:r w:rsidRPr="006D6F8E">
        <w:rPr>
          <w:rFonts w:ascii="Calibri" w:hAnsi="Calibri" w:cs="Calibri"/>
          <w:iCs/>
        </w:rPr>
        <w:t>on the rise</w:t>
      </w:r>
      <w:r w:rsidR="005A4BB8" w:rsidRPr="006D6F8E">
        <w:rPr>
          <w:rFonts w:ascii="Calibri" w:hAnsi="Calibri" w:cs="Calibri"/>
          <w:iCs/>
        </w:rPr>
        <w:t>,</w:t>
      </w:r>
      <w:r w:rsidRPr="006D6F8E">
        <w:rPr>
          <w:rFonts w:ascii="Calibri" w:hAnsi="Calibri" w:cs="Calibri"/>
          <w:iCs/>
        </w:rPr>
        <w:t xml:space="preserve"> most </w:t>
      </w:r>
      <w:r w:rsidR="00B66B49">
        <w:rPr>
          <w:rFonts w:ascii="Calibri" w:hAnsi="Calibri" w:cs="Calibri"/>
          <w:iCs/>
        </w:rPr>
        <w:t xml:space="preserve">measures </w:t>
      </w:r>
      <w:r w:rsidR="00501635">
        <w:rPr>
          <w:rFonts w:ascii="Calibri" w:hAnsi="Calibri" w:cs="Calibri"/>
          <w:iCs/>
        </w:rPr>
        <w:t xml:space="preserve">in 2000 </w:t>
      </w:r>
      <w:r w:rsidRPr="006D6F8E">
        <w:rPr>
          <w:rFonts w:ascii="Calibri" w:hAnsi="Calibri" w:cs="Calibri"/>
          <w:iCs/>
        </w:rPr>
        <w:t>do not approach moderate levels and yet all levels</w:t>
      </w:r>
      <w:r w:rsidR="005A4BB8" w:rsidRPr="006D6F8E">
        <w:rPr>
          <w:rFonts w:ascii="Calibri" w:hAnsi="Calibri" w:cs="Calibri"/>
          <w:iCs/>
        </w:rPr>
        <w:t xml:space="preserve"> of racial segregation are still nearly </w:t>
      </w:r>
      <w:r w:rsidR="009C3F4A" w:rsidRPr="006D6F8E">
        <w:rPr>
          <w:rFonts w:ascii="Calibri" w:hAnsi="Calibri" w:cs="Calibri"/>
          <w:iCs/>
        </w:rPr>
        <w:t>double</w:t>
      </w:r>
      <w:r w:rsidRPr="006D6F8E">
        <w:rPr>
          <w:rFonts w:ascii="Calibri" w:hAnsi="Calibri" w:cs="Calibri"/>
          <w:iCs/>
        </w:rPr>
        <w:t xml:space="preserve"> and considered very high. For me, segregation along racial lines is still a more </w:t>
      </w:r>
      <w:r w:rsidR="005A4BB8" w:rsidRPr="006D6F8E">
        <w:rPr>
          <w:rFonts w:ascii="Calibri" w:hAnsi="Calibri" w:cs="Calibri"/>
          <w:iCs/>
        </w:rPr>
        <w:t xml:space="preserve">important </w:t>
      </w:r>
      <w:r w:rsidRPr="006D6F8E">
        <w:rPr>
          <w:rFonts w:ascii="Calibri" w:hAnsi="Calibri" w:cs="Calibri"/>
          <w:iCs/>
        </w:rPr>
        <w:t xml:space="preserve">factor in understanding </w:t>
      </w:r>
      <w:r w:rsidR="005A4BB8" w:rsidRPr="006D6F8E">
        <w:rPr>
          <w:rFonts w:ascii="Calibri" w:hAnsi="Calibri" w:cs="Calibri"/>
          <w:iCs/>
        </w:rPr>
        <w:t>the structural implications of</w:t>
      </w:r>
      <w:r w:rsidRPr="006D6F8E">
        <w:rPr>
          <w:rFonts w:ascii="Calibri" w:hAnsi="Calibri" w:cs="Calibri"/>
          <w:iCs/>
        </w:rPr>
        <w:t xml:space="preserve"> </w:t>
      </w:r>
      <w:r w:rsidR="005A4BB8" w:rsidRPr="006D6F8E">
        <w:rPr>
          <w:rFonts w:ascii="Calibri" w:hAnsi="Calibri" w:cs="Calibri"/>
          <w:iCs/>
        </w:rPr>
        <w:t>inequality, poverty, and intergenerational transmission of opportunity</w:t>
      </w:r>
      <w:r w:rsidR="00BA018A">
        <w:rPr>
          <w:rFonts w:ascii="Calibri" w:hAnsi="Calibri" w:cs="Calibri"/>
          <w:iCs/>
        </w:rPr>
        <w:t xml:space="preserve"> and outcome</w:t>
      </w:r>
      <w:r w:rsidRPr="006D6F8E">
        <w:rPr>
          <w:rFonts w:ascii="Calibri" w:hAnsi="Calibri" w:cs="Calibri"/>
          <w:iCs/>
        </w:rPr>
        <w:t xml:space="preserve">. </w:t>
      </w:r>
    </w:p>
    <w:p w14:paraId="7D5D878C" w14:textId="61383871" w:rsidR="001F0217" w:rsidRPr="001E05E9" w:rsidRDefault="00AD4EEB" w:rsidP="001F0217">
      <w:pPr>
        <w:spacing w:line="480" w:lineRule="auto"/>
        <w:jc w:val="both"/>
        <w:rPr>
          <w:rFonts w:ascii="Calibri" w:hAnsi="Calibri" w:cs="Calibri"/>
          <w:b/>
        </w:rPr>
      </w:pPr>
      <w:r w:rsidRPr="006D6F8E">
        <w:rPr>
          <w:rFonts w:ascii="Calibri" w:hAnsi="Calibri" w:cs="Calibri"/>
          <w:b/>
        </w:rPr>
        <w:t>T</w:t>
      </w:r>
      <w:r w:rsidR="005838B2" w:rsidRPr="006D6F8E">
        <w:rPr>
          <w:rFonts w:ascii="Calibri" w:hAnsi="Calibri" w:cs="Calibri"/>
          <w:b/>
        </w:rPr>
        <w:t xml:space="preserve">he </w:t>
      </w:r>
      <w:r w:rsidR="000220F8" w:rsidRPr="006D6F8E">
        <w:rPr>
          <w:rFonts w:ascii="Calibri" w:hAnsi="Calibri" w:cs="Calibri"/>
          <w:b/>
        </w:rPr>
        <w:t>G</w:t>
      </w:r>
      <w:r w:rsidRPr="006D6F8E">
        <w:rPr>
          <w:rFonts w:ascii="Calibri" w:hAnsi="Calibri" w:cs="Calibri"/>
          <w:b/>
        </w:rPr>
        <w:t xml:space="preserve">hetto </w:t>
      </w:r>
      <w:r w:rsidR="000220F8" w:rsidRPr="006D6F8E">
        <w:rPr>
          <w:rFonts w:ascii="Calibri" w:hAnsi="Calibri" w:cs="Calibri"/>
          <w:b/>
        </w:rPr>
        <w:t>U</w:t>
      </w:r>
      <w:r w:rsidR="005838B2" w:rsidRPr="006D6F8E">
        <w:rPr>
          <w:rFonts w:ascii="Calibri" w:hAnsi="Calibri" w:cs="Calibri"/>
          <w:b/>
        </w:rPr>
        <w:t>nderclass</w:t>
      </w:r>
      <w:r w:rsidRPr="006D6F8E">
        <w:rPr>
          <w:rFonts w:ascii="Calibri" w:hAnsi="Calibri" w:cs="Calibri"/>
          <w:b/>
        </w:rPr>
        <w:t xml:space="preserve"> and </w:t>
      </w:r>
      <w:r w:rsidR="000220F8" w:rsidRPr="006D6F8E">
        <w:rPr>
          <w:rFonts w:ascii="Calibri" w:hAnsi="Calibri" w:cs="Calibri"/>
          <w:b/>
        </w:rPr>
        <w:t>C</w:t>
      </w:r>
      <w:r w:rsidRPr="006D6F8E">
        <w:rPr>
          <w:rFonts w:ascii="Calibri" w:hAnsi="Calibri" w:cs="Calibri"/>
          <w:b/>
        </w:rPr>
        <w:t xml:space="preserve">ompeting </w:t>
      </w:r>
      <w:r w:rsidR="000220F8" w:rsidRPr="006D6F8E">
        <w:rPr>
          <w:rFonts w:ascii="Calibri" w:hAnsi="Calibri" w:cs="Calibri"/>
          <w:b/>
        </w:rPr>
        <w:t>E</w:t>
      </w:r>
      <w:r w:rsidRPr="006D6F8E">
        <w:rPr>
          <w:rFonts w:ascii="Calibri" w:hAnsi="Calibri" w:cs="Calibri"/>
          <w:b/>
        </w:rPr>
        <w:t>xplanations</w:t>
      </w:r>
      <w:r w:rsidR="002B789D" w:rsidRPr="006D6F8E">
        <w:rPr>
          <w:rFonts w:ascii="Calibri" w:hAnsi="Calibri" w:cs="Calibri"/>
          <w:b/>
        </w:rPr>
        <w:t>.</w:t>
      </w:r>
      <w:r w:rsidR="00D23E39" w:rsidRPr="006D6F8E">
        <w:rPr>
          <w:rFonts w:ascii="Calibri" w:hAnsi="Calibri" w:cs="Calibri"/>
          <w:b/>
        </w:rPr>
        <w:t xml:space="preserve"> </w:t>
      </w:r>
      <w:r w:rsidR="005D7FBE" w:rsidRPr="006D6F8E">
        <w:rPr>
          <w:rFonts w:ascii="Calibri" w:hAnsi="Calibri" w:cs="Calibri"/>
        </w:rPr>
        <w:t>Competing explanations surround the creation and perpetuation of what has been deemed as the ghetto underclass</w:t>
      </w:r>
      <w:r w:rsidR="00F34AA9" w:rsidRPr="006D6F8E">
        <w:rPr>
          <w:rFonts w:ascii="Calibri" w:hAnsi="Calibri" w:cs="Calibri"/>
        </w:rPr>
        <w:t xml:space="preserve">, contemporarily referred to as concentrated poverty. </w:t>
      </w:r>
      <w:r w:rsidR="00D575EB" w:rsidRPr="006D6F8E">
        <w:rPr>
          <w:rFonts w:ascii="Calibri" w:hAnsi="Calibri" w:cs="Calibri"/>
        </w:rPr>
        <w:t>The debates arise from a nexus of literature (the Daniel Moynihan Report, Oscar Lewis, Charles Murray, and Lawrence Mead) that diagnosed the problems of inner-city, black poverty as the result of a tangle of pathologies</w:t>
      </w:r>
      <w:r w:rsidR="001E05E9">
        <w:rPr>
          <w:rFonts w:ascii="Calibri" w:hAnsi="Calibri" w:cs="Calibri"/>
        </w:rPr>
        <w:t xml:space="preserve"> or</w:t>
      </w:r>
      <w:r w:rsidR="00D575EB" w:rsidRPr="006D6F8E">
        <w:rPr>
          <w:rFonts w:ascii="Calibri" w:hAnsi="Calibri" w:cs="Calibri"/>
        </w:rPr>
        <w:t xml:space="preserve"> a culture of poverty. These authors saw the endemic unemployment and chronic social immobility </w:t>
      </w:r>
      <w:r w:rsidR="00BE045F">
        <w:rPr>
          <w:rFonts w:ascii="Calibri" w:hAnsi="Calibri" w:cs="Calibri"/>
        </w:rPr>
        <w:t xml:space="preserve">associated with inner-city blacks </w:t>
      </w:r>
      <w:r w:rsidR="00D575EB" w:rsidRPr="006D6F8E">
        <w:rPr>
          <w:rFonts w:ascii="Calibri" w:hAnsi="Calibri" w:cs="Calibri"/>
        </w:rPr>
        <w:t xml:space="preserve">as incompatible with </w:t>
      </w:r>
      <w:r w:rsidR="002D5B6E" w:rsidRPr="006D6F8E">
        <w:rPr>
          <w:rFonts w:ascii="Calibri" w:hAnsi="Calibri" w:cs="Calibri"/>
        </w:rPr>
        <w:t>socioeconomic advancement</w:t>
      </w:r>
      <w:r w:rsidR="0038514C">
        <w:rPr>
          <w:rFonts w:ascii="Calibri" w:hAnsi="Calibri" w:cs="Calibri"/>
        </w:rPr>
        <w:t xml:space="preserve"> and development</w:t>
      </w:r>
      <w:r w:rsidR="002D5B6E" w:rsidRPr="006D6F8E">
        <w:rPr>
          <w:rFonts w:ascii="Calibri" w:hAnsi="Calibri" w:cs="Calibri"/>
        </w:rPr>
        <w:t>.</w:t>
      </w:r>
      <w:r w:rsidR="00813619">
        <w:rPr>
          <w:rFonts w:ascii="Calibri" w:hAnsi="Calibri" w:cs="Calibri"/>
        </w:rPr>
        <w:t xml:space="preserve"> Over time,</w:t>
      </w:r>
      <w:r w:rsidR="002D5B6E" w:rsidRPr="006D6F8E">
        <w:rPr>
          <w:rFonts w:ascii="Calibri" w:hAnsi="Calibri" w:cs="Calibri"/>
        </w:rPr>
        <w:t xml:space="preserve"> these arguments </w:t>
      </w:r>
      <w:r w:rsidR="00813619">
        <w:rPr>
          <w:rFonts w:ascii="Calibri" w:hAnsi="Calibri" w:cs="Calibri"/>
        </w:rPr>
        <w:t>morphed into a focus on concentrated poverty that reduced</w:t>
      </w:r>
      <w:r w:rsidR="002D5B6E" w:rsidRPr="006D6F8E">
        <w:rPr>
          <w:rFonts w:ascii="Calibri" w:hAnsi="Calibri" w:cs="Calibri"/>
        </w:rPr>
        <w:t xml:space="preserve"> the structural factors and saw the culture of the poor as the source and independent cause of </w:t>
      </w:r>
      <w:r w:rsidR="00813619">
        <w:rPr>
          <w:rFonts w:ascii="Calibri" w:hAnsi="Calibri" w:cs="Calibri"/>
        </w:rPr>
        <w:t>the</w:t>
      </w:r>
      <w:r w:rsidR="002D5B6E" w:rsidRPr="006D6F8E">
        <w:rPr>
          <w:rFonts w:ascii="Calibri" w:hAnsi="Calibri" w:cs="Calibri"/>
        </w:rPr>
        <w:t xml:space="preserve"> persistent poverty</w:t>
      </w:r>
      <w:r w:rsidR="00813619">
        <w:rPr>
          <w:rFonts w:ascii="Calibri" w:hAnsi="Calibri" w:cs="Calibri"/>
        </w:rPr>
        <w:t xml:space="preserve"> of individuals</w:t>
      </w:r>
      <w:r w:rsidR="002D5B6E" w:rsidRPr="006D6F8E">
        <w:rPr>
          <w:rFonts w:ascii="Calibri" w:hAnsi="Calibri" w:cs="Calibri"/>
        </w:rPr>
        <w:t xml:space="preserve">. Wilson wrote </w:t>
      </w:r>
      <w:r w:rsidR="002D5B6E" w:rsidRPr="006D6F8E">
        <w:rPr>
          <w:rFonts w:ascii="Calibri" w:hAnsi="Calibri" w:cs="Calibri"/>
          <w:i/>
        </w:rPr>
        <w:t>The Truly Disadvantaged</w:t>
      </w:r>
      <w:r w:rsidR="002D5B6E" w:rsidRPr="006D6F8E">
        <w:rPr>
          <w:rFonts w:ascii="Calibri" w:hAnsi="Calibri" w:cs="Calibri"/>
        </w:rPr>
        <w:t xml:space="preserve"> </w:t>
      </w:r>
      <w:r w:rsidR="002104D4">
        <w:rPr>
          <w:rFonts w:ascii="Calibri" w:hAnsi="Calibri" w:cs="Calibri"/>
        </w:rPr>
        <w:t>i</w:t>
      </w:r>
      <w:r w:rsidR="002D5B6E" w:rsidRPr="006D6F8E">
        <w:rPr>
          <w:rFonts w:ascii="Calibri" w:hAnsi="Calibri" w:cs="Calibri"/>
        </w:rPr>
        <w:t>n 1987 to challenge that conceptual framework and</w:t>
      </w:r>
      <w:r w:rsidR="00D742CB">
        <w:rPr>
          <w:rFonts w:ascii="Calibri" w:hAnsi="Calibri" w:cs="Calibri"/>
        </w:rPr>
        <w:t xml:space="preserve"> to</w:t>
      </w:r>
      <w:r w:rsidR="002D5B6E" w:rsidRPr="006D6F8E">
        <w:rPr>
          <w:rFonts w:ascii="Calibri" w:hAnsi="Calibri" w:cs="Calibri"/>
        </w:rPr>
        <w:t xml:space="preserve"> take seriously the economic conditions and cultural environments of the urban poor. He argues that the creation </w:t>
      </w:r>
      <w:r w:rsidR="002D5B6E" w:rsidRPr="006D6F8E">
        <w:rPr>
          <w:rFonts w:ascii="Calibri" w:hAnsi="Calibri"/>
        </w:rPr>
        <w:t xml:space="preserve">of the </w:t>
      </w:r>
      <w:r w:rsidR="002D5B6E" w:rsidRPr="006D6F8E">
        <w:rPr>
          <w:rFonts w:ascii="Calibri" w:hAnsi="Calibri"/>
          <w:bCs/>
          <w:i/>
        </w:rPr>
        <w:t>underclass</w:t>
      </w:r>
      <w:r w:rsidR="002D5B6E" w:rsidRPr="006D6F8E">
        <w:rPr>
          <w:rFonts w:ascii="Calibri" w:hAnsi="Calibri"/>
        </w:rPr>
        <w:t xml:space="preserve">, a highly concentrated and </w:t>
      </w:r>
      <w:r w:rsidR="002D5B6E" w:rsidRPr="006D6F8E">
        <w:rPr>
          <w:rFonts w:ascii="Calibri" w:hAnsi="Calibri"/>
        </w:rPr>
        <w:lastRenderedPageBreak/>
        <w:t xml:space="preserve">disadvantaged class of inner-city blacks, is the result of historical discrimination, concentrated migration to metro areas, poor labor market attachment, macro-level changes to labor markets, the suburbanization of jobs, and the resulting creation of social environments that do not promote success in mainstream labor markets. </w:t>
      </w:r>
    </w:p>
    <w:p w14:paraId="0E0069FE" w14:textId="2DA51FAF" w:rsidR="001F0217" w:rsidRPr="006D6F8E" w:rsidRDefault="00C042FB" w:rsidP="001F0217">
      <w:pPr>
        <w:spacing w:line="480" w:lineRule="auto"/>
        <w:ind w:firstLine="720"/>
        <w:jc w:val="both"/>
        <w:rPr>
          <w:rFonts w:ascii="Calibri" w:hAnsi="Calibri"/>
        </w:rPr>
      </w:pPr>
      <w:r w:rsidRPr="006D6F8E">
        <w:rPr>
          <w:rFonts w:ascii="Calibri" w:hAnsi="Calibri"/>
        </w:rPr>
        <w:t xml:space="preserve">Wilson </w:t>
      </w:r>
      <w:r w:rsidR="00C0275E" w:rsidRPr="006D6F8E">
        <w:rPr>
          <w:rFonts w:ascii="Calibri" w:hAnsi="Calibri"/>
        </w:rPr>
        <w:t>draws on arguments like spatial mismatch theory—the jobs are located where the employees are not</w:t>
      </w:r>
      <w:r w:rsidR="007F0AB1" w:rsidRPr="006D6F8E">
        <w:rPr>
          <w:rFonts w:ascii="Calibri" w:hAnsi="Calibri"/>
        </w:rPr>
        <w:t xml:space="preserve">, </w:t>
      </w:r>
      <w:r w:rsidR="00C3484D" w:rsidRPr="006D6F8E">
        <w:rPr>
          <w:rFonts w:ascii="Calibri" w:hAnsi="Calibri"/>
        </w:rPr>
        <w:t xml:space="preserve">structural racism, residential segregation, </w:t>
      </w:r>
      <w:r w:rsidR="007F0AB1" w:rsidRPr="006D6F8E">
        <w:rPr>
          <w:rFonts w:ascii="Calibri" w:hAnsi="Calibri"/>
        </w:rPr>
        <w:t xml:space="preserve">technological change, and migration patterns to explain why the effects of poverty have so dramatically </w:t>
      </w:r>
      <w:r w:rsidR="00F973DB" w:rsidRPr="006D6F8E">
        <w:rPr>
          <w:rFonts w:ascii="Calibri" w:hAnsi="Calibri"/>
        </w:rPr>
        <w:t>affected</w:t>
      </w:r>
      <w:r w:rsidR="007F0AB1" w:rsidRPr="006D6F8E">
        <w:rPr>
          <w:rFonts w:ascii="Calibri" w:hAnsi="Calibri"/>
        </w:rPr>
        <w:t xml:space="preserve"> the underclass. </w:t>
      </w:r>
      <w:r w:rsidR="00C3484D" w:rsidRPr="006D6F8E">
        <w:rPr>
          <w:rFonts w:ascii="Calibri" w:hAnsi="Calibri"/>
        </w:rPr>
        <w:t xml:space="preserve">While Wilson recognizes the impact of structural, macro-level processes, his argument shifts to </w:t>
      </w:r>
      <w:r w:rsidR="00B84F3A" w:rsidRPr="006D6F8E">
        <w:rPr>
          <w:rFonts w:ascii="Calibri" w:hAnsi="Calibri"/>
        </w:rPr>
        <w:t xml:space="preserve">discussing how the out-migration of middle-class blacks has propagated </w:t>
      </w:r>
      <w:r w:rsidR="00C3484D" w:rsidRPr="006D6F8E">
        <w:rPr>
          <w:rFonts w:ascii="Calibri" w:hAnsi="Calibri"/>
        </w:rPr>
        <w:t xml:space="preserve">social and cultural conditions that have </w:t>
      </w:r>
      <w:r w:rsidR="00B84F3A" w:rsidRPr="006D6F8E">
        <w:rPr>
          <w:rFonts w:ascii="Calibri" w:hAnsi="Calibri"/>
        </w:rPr>
        <w:t>prevented economic integration with mainstream society</w:t>
      </w:r>
      <w:r w:rsidR="00C3484D" w:rsidRPr="006D6F8E">
        <w:rPr>
          <w:rFonts w:ascii="Calibri" w:hAnsi="Calibri"/>
        </w:rPr>
        <w:t xml:space="preserve">. </w:t>
      </w:r>
      <w:r w:rsidR="00B84F3A" w:rsidRPr="006D6F8E">
        <w:rPr>
          <w:rFonts w:ascii="Calibri" w:hAnsi="Calibri"/>
        </w:rPr>
        <w:t xml:space="preserve"> He argues that the central problem of the underclass is joblessness reinforced by increasing social isolation in impoverished </w:t>
      </w:r>
      <w:r w:rsidR="00B84F3A" w:rsidRPr="006D6F8E">
        <w:rPr>
          <w:rFonts w:ascii="Calibri" w:hAnsi="Calibri" w:cs="Courier New"/>
        </w:rPr>
        <w:t xml:space="preserve">neighborhoods, reflected in </w:t>
      </w:r>
      <w:r w:rsidR="00A66B89">
        <w:rPr>
          <w:rFonts w:ascii="Calibri" w:hAnsi="Calibri" w:cs="Courier New"/>
        </w:rPr>
        <w:t xml:space="preserve">the </w:t>
      </w:r>
      <w:r w:rsidR="00B84F3A" w:rsidRPr="006D6F8E">
        <w:rPr>
          <w:rFonts w:ascii="Calibri" w:hAnsi="Calibri" w:cs="Courier New"/>
        </w:rPr>
        <w:t xml:space="preserve">decline in access to job information network systems or access to good jobs. </w:t>
      </w:r>
      <w:r w:rsidR="00517CC9">
        <w:rPr>
          <w:rFonts w:ascii="Calibri" w:hAnsi="Calibri" w:cs="Courier New"/>
        </w:rPr>
        <w:t>Wilson did not see i</w:t>
      </w:r>
      <w:r w:rsidR="00B84F3A" w:rsidRPr="006D6F8E">
        <w:rPr>
          <w:rFonts w:ascii="Calibri" w:hAnsi="Calibri" w:cs="Courier New"/>
        </w:rPr>
        <w:t xml:space="preserve">nterpretations of this argument </w:t>
      </w:r>
      <w:r w:rsidR="00423647">
        <w:rPr>
          <w:rFonts w:ascii="Calibri" w:hAnsi="Calibri" w:cs="Courier New"/>
        </w:rPr>
        <w:t>as</w:t>
      </w:r>
      <w:r w:rsidR="00B84F3A" w:rsidRPr="006D6F8E">
        <w:rPr>
          <w:rFonts w:ascii="Calibri" w:hAnsi="Calibri" w:cs="Courier New"/>
        </w:rPr>
        <w:t xml:space="preserve"> binary</w:t>
      </w:r>
      <w:r w:rsidR="00741E8D">
        <w:rPr>
          <w:rFonts w:ascii="Calibri" w:hAnsi="Calibri" w:cs="Courier New"/>
        </w:rPr>
        <w:t xml:space="preserve">. He did not view </w:t>
      </w:r>
      <w:r w:rsidR="00807211" w:rsidRPr="006D6F8E">
        <w:rPr>
          <w:rFonts w:ascii="Calibri" w:hAnsi="Calibri" w:cs="Courier New"/>
        </w:rPr>
        <w:t xml:space="preserve">underclass behavior </w:t>
      </w:r>
      <w:r w:rsidR="00741E8D">
        <w:rPr>
          <w:rFonts w:ascii="Calibri" w:hAnsi="Calibri" w:cs="Courier New"/>
        </w:rPr>
        <w:t>as</w:t>
      </w:r>
      <w:r w:rsidR="00B84F3A" w:rsidRPr="006D6F8E">
        <w:rPr>
          <w:rFonts w:ascii="Calibri" w:hAnsi="Calibri" w:cs="Courier New"/>
        </w:rPr>
        <w:t xml:space="preserve"> </w:t>
      </w:r>
      <w:r w:rsidR="00B84F3A" w:rsidRPr="006D6F8E">
        <w:rPr>
          <w:rFonts w:ascii="Calibri" w:hAnsi="Calibri" w:cs="Courier New"/>
          <w:i/>
        </w:rPr>
        <w:t xml:space="preserve">only </w:t>
      </w:r>
      <w:r w:rsidR="00807211" w:rsidRPr="006D6F8E">
        <w:rPr>
          <w:rFonts w:ascii="Calibri" w:hAnsi="Calibri" w:cs="Courier New"/>
        </w:rPr>
        <w:t xml:space="preserve">a result of </w:t>
      </w:r>
      <w:r w:rsidR="00741E8D">
        <w:rPr>
          <w:rFonts w:ascii="Calibri" w:hAnsi="Calibri" w:cs="Courier New"/>
        </w:rPr>
        <w:t xml:space="preserve">either </w:t>
      </w:r>
      <w:r w:rsidR="00807211" w:rsidRPr="006D6F8E">
        <w:rPr>
          <w:rFonts w:ascii="Calibri" w:hAnsi="Calibri" w:cs="Courier New"/>
        </w:rPr>
        <w:t xml:space="preserve">economic conditions or cultural commitments to irrational behavior, but rather </w:t>
      </w:r>
      <w:r w:rsidR="00BB6DAC">
        <w:rPr>
          <w:rFonts w:ascii="Calibri" w:hAnsi="Calibri" w:cs="Courier New"/>
        </w:rPr>
        <w:t xml:space="preserve">he has argued that it is about </w:t>
      </w:r>
      <w:r w:rsidR="00807211" w:rsidRPr="006D6F8E">
        <w:rPr>
          <w:rFonts w:ascii="Calibri" w:hAnsi="Calibri" w:cs="Courier New"/>
        </w:rPr>
        <w:t xml:space="preserve">seeing the importance of macro-level constraints while appreciating the </w:t>
      </w:r>
      <w:r w:rsidR="001F0217" w:rsidRPr="006D6F8E">
        <w:rPr>
          <w:rFonts w:ascii="Calibri" w:hAnsi="Calibri" w:cs="Courier New"/>
        </w:rPr>
        <w:t>subtler</w:t>
      </w:r>
      <w:r w:rsidR="00807211" w:rsidRPr="006D6F8E">
        <w:rPr>
          <w:rFonts w:ascii="Calibri" w:hAnsi="Calibri" w:cs="Courier New"/>
        </w:rPr>
        <w:t xml:space="preserve"> cultural analysis of life in poverty. </w:t>
      </w:r>
      <w:r w:rsidR="001F0217" w:rsidRPr="006D6F8E">
        <w:rPr>
          <w:rFonts w:ascii="Calibri" w:hAnsi="Calibri" w:cs="Courier New"/>
        </w:rPr>
        <w:t xml:space="preserve">The underclass is a new type of poverty, characterized by extreme economic </w:t>
      </w:r>
      <w:r w:rsidR="00F30ED2" w:rsidRPr="006D6F8E">
        <w:rPr>
          <w:rFonts w:ascii="Calibri" w:hAnsi="Calibri" w:cs="Courier New"/>
        </w:rPr>
        <w:t>deprivation</w:t>
      </w:r>
      <w:r w:rsidR="001F0217" w:rsidRPr="006D6F8E">
        <w:rPr>
          <w:rFonts w:ascii="Calibri" w:hAnsi="Calibri" w:cs="Courier New"/>
        </w:rPr>
        <w:t xml:space="preserve"> and </w:t>
      </w:r>
      <w:r w:rsidR="00BB6DAC">
        <w:rPr>
          <w:rFonts w:ascii="Calibri" w:hAnsi="Calibri" w:cs="Courier New"/>
        </w:rPr>
        <w:t xml:space="preserve">before </w:t>
      </w:r>
      <w:r w:rsidR="001F0217" w:rsidRPr="006D6F8E">
        <w:rPr>
          <w:rFonts w:ascii="Calibri" w:hAnsi="Calibri" w:cs="Courier New"/>
        </w:rPr>
        <w:t xml:space="preserve">unseen </w:t>
      </w:r>
      <w:r w:rsidR="00BB6DAC">
        <w:rPr>
          <w:rFonts w:ascii="Calibri" w:hAnsi="Calibri" w:cs="Courier New"/>
        </w:rPr>
        <w:t xml:space="preserve">levels of </w:t>
      </w:r>
      <w:r w:rsidR="001F0217" w:rsidRPr="006D6F8E">
        <w:rPr>
          <w:rFonts w:ascii="Calibri" w:hAnsi="Calibri" w:cs="Courier New"/>
        </w:rPr>
        <w:t xml:space="preserve">social isolation. </w:t>
      </w:r>
    </w:p>
    <w:p w14:paraId="154CD968" w14:textId="01CD0B33" w:rsidR="0019115A" w:rsidRDefault="00D575EB" w:rsidP="0019115A">
      <w:pPr>
        <w:spacing w:line="480" w:lineRule="auto"/>
        <w:ind w:firstLine="720"/>
        <w:jc w:val="both"/>
        <w:rPr>
          <w:rFonts w:ascii="Calibri" w:hAnsi="Calibri" w:cs="Calibri"/>
        </w:rPr>
      </w:pPr>
      <w:r w:rsidRPr="006D6F8E">
        <w:rPr>
          <w:rFonts w:ascii="Calibri" w:hAnsi="Calibri" w:cs="Calibri"/>
        </w:rPr>
        <w:t>I</w:t>
      </w:r>
      <w:r w:rsidR="00F30ED2" w:rsidRPr="006D6F8E">
        <w:rPr>
          <w:rFonts w:ascii="Calibri" w:hAnsi="Calibri" w:cs="Calibri"/>
        </w:rPr>
        <w:t>n</w:t>
      </w:r>
      <w:r w:rsidRPr="006D6F8E">
        <w:rPr>
          <w:rFonts w:ascii="Calibri" w:hAnsi="Calibri" w:cs="Calibri"/>
        </w:rPr>
        <w:t xml:space="preserve"> responding to Wilson</w:t>
      </w:r>
      <w:r w:rsidR="00F30ED2" w:rsidRPr="006D6F8E">
        <w:rPr>
          <w:rFonts w:ascii="Calibri" w:hAnsi="Calibri" w:cs="Calibri"/>
        </w:rPr>
        <w:t xml:space="preserve">, </w:t>
      </w:r>
      <w:r w:rsidR="008958B0" w:rsidRPr="006D6F8E">
        <w:rPr>
          <w:rFonts w:ascii="Calibri" w:hAnsi="Calibri" w:cs="Calibri"/>
        </w:rPr>
        <w:t xml:space="preserve">Massey and Denton do not necessarily disagree with the overall thrust of Wilson’s argument, mostly just the mechanism that causes it. </w:t>
      </w:r>
      <w:r w:rsidR="008A1C32" w:rsidRPr="006D6F8E">
        <w:rPr>
          <w:rFonts w:ascii="Calibri" w:hAnsi="Calibri" w:cs="Calibri"/>
        </w:rPr>
        <w:t xml:space="preserve">While Wilson focuses on the structural conditions that lead to the out-migration of middle-class blacks and the resulting </w:t>
      </w:r>
      <w:r w:rsidR="008A1C32" w:rsidRPr="006D6F8E">
        <w:rPr>
          <w:rFonts w:ascii="Calibri" w:hAnsi="Calibri" w:cs="Calibri"/>
        </w:rPr>
        <w:lastRenderedPageBreak/>
        <w:t xml:space="preserve">social and cultural conditions of the ghetto, Massey and Denton argue that segregation heightened the consequences of the structural transformations of urban black communities and concentrated those effects in </w:t>
      </w:r>
      <w:r w:rsidR="00026587" w:rsidRPr="006D6F8E">
        <w:rPr>
          <w:rFonts w:ascii="Calibri" w:hAnsi="Calibri" w:cs="Calibri"/>
        </w:rPr>
        <w:t xml:space="preserve">a </w:t>
      </w:r>
      <w:r w:rsidR="008A1C32" w:rsidRPr="006D6F8E">
        <w:rPr>
          <w:rFonts w:ascii="Calibri" w:hAnsi="Calibri" w:cs="Calibri"/>
        </w:rPr>
        <w:t xml:space="preserve">smaller number of neighborhoods </w:t>
      </w:r>
      <w:r w:rsidR="00026587" w:rsidRPr="006D6F8E">
        <w:rPr>
          <w:rFonts w:ascii="Calibri" w:hAnsi="Calibri" w:cs="Calibri"/>
        </w:rPr>
        <w:t xml:space="preserve">that exacerbated the effects of economic restructuring and negative economic downturns. While they are open to </w:t>
      </w:r>
      <w:r w:rsidR="006C6357">
        <w:rPr>
          <w:rFonts w:ascii="Calibri" w:hAnsi="Calibri" w:cs="Calibri"/>
        </w:rPr>
        <w:t xml:space="preserve">Wilson’s </w:t>
      </w:r>
      <w:r w:rsidR="00026587" w:rsidRPr="006D6F8E">
        <w:rPr>
          <w:rFonts w:ascii="Calibri" w:hAnsi="Calibri" w:cs="Calibri"/>
        </w:rPr>
        <w:t xml:space="preserve">class-selective out-migration, they argue that focus on outmigration misses that most blacks—even the middle class—were limited by residential segregation. </w:t>
      </w:r>
      <w:r w:rsidR="000B6461">
        <w:rPr>
          <w:rFonts w:ascii="Calibri" w:hAnsi="Calibri" w:cs="Calibri"/>
        </w:rPr>
        <w:t>In rejecting Wilson’s arguments, the</w:t>
      </w:r>
      <w:r w:rsidR="00BB6DAC">
        <w:rPr>
          <w:rFonts w:ascii="Calibri" w:hAnsi="Calibri" w:cs="Calibri"/>
        </w:rPr>
        <w:t xml:space="preserve">y </w:t>
      </w:r>
      <w:r w:rsidR="006D6F8E">
        <w:rPr>
          <w:rFonts w:ascii="Calibri" w:hAnsi="Calibri" w:cs="Calibri"/>
        </w:rPr>
        <w:t xml:space="preserve">argue that </w:t>
      </w:r>
      <w:r w:rsidR="000B6461">
        <w:rPr>
          <w:rFonts w:ascii="Calibri" w:hAnsi="Calibri" w:cs="Calibri"/>
        </w:rPr>
        <w:t xml:space="preserve">(1) </w:t>
      </w:r>
      <w:r w:rsidR="00026587" w:rsidRPr="006D6F8E">
        <w:rPr>
          <w:rFonts w:ascii="Calibri" w:hAnsi="Calibri" w:cs="Calibri"/>
        </w:rPr>
        <w:t>the numbers of middle-class blacks that could have moved out of ghetto is not a sufficient explanation for the rise in poverty levels experience</w:t>
      </w:r>
      <w:r w:rsidR="00BB6DAC">
        <w:rPr>
          <w:rFonts w:ascii="Calibri" w:hAnsi="Calibri" w:cs="Calibri"/>
        </w:rPr>
        <w:t>d</w:t>
      </w:r>
      <w:r w:rsidR="00026587" w:rsidRPr="006D6F8E">
        <w:rPr>
          <w:rFonts w:ascii="Calibri" w:hAnsi="Calibri" w:cs="Calibri"/>
        </w:rPr>
        <w:t xml:space="preserve"> by those that would have stayed</w:t>
      </w:r>
      <w:r w:rsidR="0019115A">
        <w:rPr>
          <w:rFonts w:ascii="Calibri" w:hAnsi="Calibri" w:cs="Calibri"/>
        </w:rPr>
        <w:t xml:space="preserve">,  </w:t>
      </w:r>
      <w:r w:rsidR="006C6357">
        <w:rPr>
          <w:rFonts w:ascii="Calibri" w:hAnsi="Calibri" w:cs="Calibri"/>
        </w:rPr>
        <w:t>(</w:t>
      </w:r>
      <w:r w:rsidR="000B6461">
        <w:rPr>
          <w:rFonts w:ascii="Calibri" w:hAnsi="Calibri" w:cs="Calibri"/>
        </w:rPr>
        <w:t>2</w:t>
      </w:r>
      <w:r w:rsidR="006C6357">
        <w:rPr>
          <w:rFonts w:ascii="Calibri" w:hAnsi="Calibri" w:cs="Calibri"/>
        </w:rPr>
        <w:t xml:space="preserve">) that poverty levels during the Great Depression were as high as </w:t>
      </w:r>
      <w:r w:rsidR="00AD23DE">
        <w:rPr>
          <w:rFonts w:ascii="Calibri" w:hAnsi="Calibri" w:cs="Calibri"/>
        </w:rPr>
        <w:t>post-civil</w:t>
      </w:r>
      <w:r w:rsidR="006C6357">
        <w:rPr>
          <w:rFonts w:ascii="Calibri" w:hAnsi="Calibri" w:cs="Calibri"/>
        </w:rPr>
        <w:t xml:space="preserve"> rights movement</w:t>
      </w:r>
      <w:r w:rsidR="0019115A">
        <w:rPr>
          <w:rFonts w:ascii="Calibri" w:hAnsi="Calibri" w:cs="Calibri"/>
        </w:rPr>
        <w:t xml:space="preserve">, and (3) class segregation rates for blacks is still much lower than for other groups. </w:t>
      </w:r>
      <w:r w:rsidR="000B6461">
        <w:rPr>
          <w:rFonts w:ascii="Calibri" w:hAnsi="Calibri" w:cs="Calibri"/>
        </w:rPr>
        <w:t xml:space="preserve">Instead they argue that segregation is the enduring mechanism that accounts for enduring inequalities </w:t>
      </w:r>
      <w:r w:rsidR="000B6461" w:rsidRPr="00BF2AE3">
        <w:rPr>
          <w:rFonts w:ascii="Calibri" w:hAnsi="Calibri" w:cs="Calibri"/>
        </w:rPr>
        <w:t>between blacks and whites because</w:t>
      </w:r>
      <w:r w:rsidR="0019115A">
        <w:rPr>
          <w:rFonts w:ascii="Calibri" w:hAnsi="Calibri" w:cs="Calibri"/>
        </w:rPr>
        <w:t xml:space="preserve">: </w:t>
      </w:r>
      <w:r w:rsidR="000B6461" w:rsidRPr="00BF2AE3">
        <w:rPr>
          <w:rFonts w:ascii="Calibri" w:hAnsi="Calibri" w:cs="Calibri"/>
        </w:rPr>
        <w:t>(1) levels of segregation for blacks remained high while segregation remained moderate for Hispanics and Asians despite large influxes as a result of post 1965 immigration</w:t>
      </w:r>
      <w:r w:rsidR="00BF2AE3" w:rsidRPr="00BF2AE3">
        <w:rPr>
          <w:rFonts w:ascii="Calibri" w:hAnsi="Calibri" w:cs="Calibri"/>
        </w:rPr>
        <w:t xml:space="preserve">, (2) </w:t>
      </w:r>
      <w:r w:rsidR="00BF2AE3" w:rsidRPr="00BF2AE3">
        <w:rPr>
          <w:rFonts w:ascii="Calibri" w:hAnsi="Calibri"/>
        </w:rPr>
        <w:t>blacks are unambiguously the most segregated and isolated group on multiple dimensions</w:t>
      </w:r>
      <w:r w:rsidR="00E9525C">
        <w:rPr>
          <w:rFonts w:ascii="Calibri" w:hAnsi="Calibri"/>
        </w:rPr>
        <w:t>,</w:t>
      </w:r>
      <w:r w:rsidR="00BF2AE3">
        <w:rPr>
          <w:rFonts w:ascii="Calibri" w:hAnsi="Calibri"/>
        </w:rPr>
        <w:t xml:space="preserve"> </w:t>
      </w:r>
      <w:r w:rsidR="00BF2AE3">
        <w:rPr>
          <w:rFonts w:ascii="Calibri" w:hAnsi="Calibri" w:cs="Calibri"/>
        </w:rPr>
        <w:t xml:space="preserve">and </w:t>
      </w:r>
      <w:r w:rsidR="006C6357">
        <w:rPr>
          <w:rFonts w:ascii="Calibri" w:hAnsi="Calibri" w:cs="Calibri"/>
        </w:rPr>
        <w:t>(</w:t>
      </w:r>
      <w:r w:rsidR="00BF2AE3">
        <w:rPr>
          <w:rFonts w:ascii="Calibri" w:hAnsi="Calibri" w:cs="Calibri"/>
        </w:rPr>
        <w:t>3</w:t>
      </w:r>
      <w:r w:rsidR="006C6357">
        <w:rPr>
          <w:rFonts w:ascii="Calibri" w:hAnsi="Calibri" w:cs="Calibri"/>
        </w:rPr>
        <w:t xml:space="preserve">) </w:t>
      </w:r>
      <w:r w:rsidR="007A1B14">
        <w:rPr>
          <w:rFonts w:ascii="Calibri" w:hAnsi="Calibri" w:cs="Calibri"/>
        </w:rPr>
        <w:t xml:space="preserve">that </w:t>
      </w:r>
      <w:r w:rsidR="006C6357">
        <w:rPr>
          <w:rFonts w:ascii="Calibri" w:hAnsi="Calibri" w:cs="Calibri"/>
        </w:rPr>
        <w:t xml:space="preserve">blacks are equally segregated across </w:t>
      </w:r>
      <w:r w:rsidR="007625FF">
        <w:rPr>
          <w:rFonts w:ascii="Calibri" w:hAnsi="Calibri" w:cs="Calibri"/>
        </w:rPr>
        <w:t xml:space="preserve">the </w:t>
      </w:r>
      <w:r w:rsidR="006C6357">
        <w:rPr>
          <w:rFonts w:ascii="Calibri" w:hAnsi="Calibri" w:cs="Calibri"/>
        </w:rPr>
        <w:t xml:space="preserve">income spectrum. </w:t>
      </w:r>
    </w:p>
    <w:p w14:paraId="64BFEAD4" w14:textId="446EFC04" w:rsidR="006948B2" w:rsidRPr="004D61E2" w:rsidRDefault="0019115A" w:rsidP="004D61E2">
      <w:pPr>
        <w:spacing w:line="480" w:lineRule="auto"/>
        <w:ind w:firstLine="720"/>
        <w:jc w:val="both"/>
        <w:rPr>
          <w:rFonts w:ascii="Calibri" w:hAnsi="Calibri"/>
        </w:rPr>
      </w:pPr>
      <w:r>
        <w:rPr>
          <w:rFonts w:ascii="Calibri" w:hAnsi="Calibri" w:cs="Calibri"/>
        </w:rPr>
        <w:t xml:space="preserve">In my mind, Massey and Denton provide a </w:t>
      </w:r>
      <w:r w:rsidR="00026587" w:rsidRPr="006D6F8E">
        <w:rPr>
          <w:rFonts w:ascii="Calibri" w:hAnsi="Calibri"/>
        </w:rPr>
        <w:t xml:space="preserve">forceful structural argument that takes racism and segregation seriously as structural mechanisms </w:t>
      </w:r>
      <w:r>
        <w:rPr>
          <w:rFonts w:ascii="Calibri" w:hAnsi="Calibri"/>
        </w:rPr>
        <w:t xml:space="preserve">that create and perpetuate poor </w:t>
      </w:r>
      <w:r w:rsidR="00026587" w:rsidRPr="006D6F8E">
        <w:rPr>
          <w:rFonts w:ascii="Calibri" w:hAnsi="Calibri"/>
        </w:rPr>
        <w:t xml:space="preserve">black </w:t>
      </w:r>
      <w:r>
        <w:rPr>
          <w:rFonts w:ascii="Calibri" w:hAnsi="Calibri"/>
        </w:rPr>
        <w:t>poverty</w:t>
      </w:r>
      <w:r w:rsidR="00026587" w:rsidRPr="006D6F8E">
        <w:rPr>
          <w:rFonts w:ascii="Calibri" w:hAnsi="Calibri"/>
        </w:rPr>
        <w:t xml:space="preserve">, while refuting the conservative “culture of poverty” argument and Wilson’s “desertion of black middle class” </w:t>
      </w:r>
      <w:r w:rsidR="008E10A4">
        <w:rPr>
          <w:rFonts w:ascii="Calibri" w:hAnsi="Calibri"/>
        </w:rPr>
        <w:t>thesis</w:t>
      </w:r>
      <w:r>
        <w:rPr>
          <w:rFonts w:ascii="Calibri" w:hAnsi="Calibri"/>
        </w:rPr>
        <w:t xml:space="preserve">. </w:t>
      </w:r>
      <w:r w:rsidR="00F874C3">
        <w:rPr>
          <w:rFonts w:ascii="Calibri" w:hAnsi="Calibri"/>
        </w:rPr>
        <w:t>My central question or critique of their work is that the thrust of their argument depends on an explanation of how segregation works to concentrate poverty,</w:t>
      </w:r>
      <w:r w:rsidR="00520509">
        <w:rPr>
          <w:rFonts w:ascii="Calibri" w:hAnsi="Calibri"/>
        </w:rPr>
        <w:t xml:space="preserve"> </w:t>
      </w:r>
      <w:r w:rsidR="00520509">
        <w:rPr>
          <w:rFonts w:ascii="Calibri" w:hAnsi="Calibri"/>
        </w:rPr>
        <w:lastRenderedPageBreak/>
        <w:t>which</w:t>
      </w:r>
      <w:r w:rsidR="00F874C3">
        <w:rPr>
          <w:rFonts w:ascii="Calibri" w:hAnsi="Calibri"/>
        </w:rPr>
        <w:t xml:space="preserve"> relies on an assumption that blacks have higher rates of poverty</w:t>
      </w:r>
      <w:r w:rsidR="00FB34BC">
        <w:rPr>
          <w:rFonts w:ascii="Calibri" w:hAnsi="Calibri"/>
        </w:rPr>
        <w:t xml:space="preserve"> (see pages 120-121). </w:t>
      </w:r>
      <w:bookmarkStart w:id="0" w:name="_GoBack"/>
      <w:bookmarkEnd w:id="0"/>
      <w:r w:rsidR="00F874C3">
        <w:rPr>
          <w:rFonts w:ascii="Calibri" w:hAnsi="Calibri"/>
        </w:rPr>
        <w:t>While I can see how Massey and Denton would argue for systemic racism</w:t>
      </w:r>
      <w:r w:rsidR="003A323E">
        <w:rPr>
          <w:rFonts w:ascii="Calibri" w:hAnsi="Calibri"/>
        </w:rPr>
        <w:t>, does</w:t>
      </w:r>
      <w:r w:rsidR="00F874C3">
        <w:rPr>
          <w:rFonts w:ascii="Calibri" w:hAnsi="Calibri"/>
        </w:rPr>
        <w:t xml:space="preserve"> that impl</w:t>
      </w:r>
      <w:r w:rsidR="003A323E">
        <w:rPr>
          <w:rFonts w:ascii="Calibri" w:hAnsi="Calibri"/>
        </w:rPr>
        <w:t xml:space="preserve">y </w:t>
      </w:r>
      <w:r w:rsidR="00F874C3">
        <w:rPr>
          <w:rFonts w:ascii="Calibri" w:hAnsi="Calibri"/>
        </w:rPr>
        <w:t xml:space="preserve">that poverty is solely a result of structural </w:t>
      </w:r>
      <w:r w:rsidR="004D61E2">
        <w:rPr>
          <w:rFonts w:ascii="Calibri" w:hAnsi="Calibri"/>
        </w:rPr>
        <w:t xml:space="preserve">processes that individuals then take with them regardless of their social context? This seems to </w:t>
      </w:r>
      <w:r w:rsidR="003E71D0">
        <w:rPr>
          <w:rFonts w:ascii="Calibri" w:hAnsi="Calibri"/>
        </w:rPr>
        <w:t xml:space="preserve">be a major critique of </w:t>
      </w:r>
      <w:r w:rsidR="004D61E2">
        <w:rPr>
          <w:rFonts w:ascii="Calibri" w:hAnsi="Calibri"/>
        </w:rPr>
        <w:t>neighborhood effects literature</w:t>
      </w:r>
      <w:r w:rsidR="003E71D0">
        <w:rPr>
          <w:rFonts w:ascii="Calibri" w:hAnsi="Calibri"/>
        </w:rPr>
        <w:t xml:space="preserve">: that spatial attributes are attributed to individuals. </w:t>
      </w:r>
    </w:p>
    <w:p w14:paraId="1EF7F3DE" w14:textId="58DA2AD1" w:rsidR="001414EB" w:rsidRPr="006D6F8E" w:rsidRDefault="001414EB" w:rsidP="003B29D2">
      <w:pPr>
        <w:spacing w:line="480" w:lineRule="auto"/>
        <w:jc w:val="both"/>
        <w:rPr>
          <w:rFonts w:ascii="Calibri" w:hAnsi="Calibri" w:cs="Calibri"/>
        </w:rPr>
      </w:pPr>
      <w:r w:rsidRPr="006D6F8E">
        <w:rPr>
          <w:rFonts w:ascii="Calibri" w:hAnsi="Calibri" w:cs="Calibri"/>
          <w:b/>
        </w:rPr>
        <w:t>Questions</w:t>
      </w:r>
      <w:r w:rsidR="00D23E39" w:rsidRPr="006D6F8E">
        <w:rPr>
          <w:rFonts w:ascii="Calibri" w:hAnsi="Calibri" w:cs="Calibri"/>
          <w:b/>
        </w:rPr>
        <w:t xml:space="preserve">, </w:t>
      </w:r>
      <w:r w:rsidRPr="006D6F8E">
        <w:rPr>
          <w:rFonts w:ascii="Calibri" w:hAnsi="Calibri" w:cs="Calibri"/>
          <w:b/>
        </w:rPr>
        <w:t>Concerns</w:t>
      </w:r>
      <w:r w:rsidR="00D23E39" w:rsidRPr="006D6F8E">
        <w:rPr>
          <w:rFonts w:ascii="Calibri" w:hAnsi="Calibri" w:cs="Calibri"/>
          <w:b/>
        </w:rPr>
        <w:t>, and Debate</w:t>
      </w:r>
      <w:r w:rsidR="00C662B2" w:rsidRPr="006D6F8E">
        <w:rPr>
          <w:rFonts w:ascii="Calibri" w:hAnsi="Calibri" w:cs="Calibri"/>
          <w:b/>
        </w:rPr>
        <w:t>.</w:t>
      </w:r>
      <w:r w:rsidR="00663755" w:rsidRPr="006D6F8E">
        <w:rPr>
          <w:rFonts w:ascii="Calibri" w:hAnsi="Calibri" w:cs="Calibri"/>
        </w:rPr>
        <w:t xml:space="preserve"> How do we take seriously </w:t>
      </w:r>
      <w:r w:rsidR="001C5D19" w:rsidRPr="006D6F8E">
        <w:rPr>
          <w:rFonts w:ascii="Calibri" w:hAnsi="Calibri" w:cs="Calibri"/>
        </w:rPr>
        <w:t xml:space="preserve">the dire effects of spatially concentrated poverty </w:t>
      </w:r>
      <w:r w:rsidR="00663755" w:rsidRPr="006D6F8E">
        <w:rPr>
          <w:rFonts w:ascii="Calibri" w:hAnsi="Calibri" w:cs="Calibri"/>
        </w:rPr>
        <w:t xml:space="preserve">without </w:t>
      </w:r>
      <w:r w:rsidR="001C5D19" w:rsidRPr="006D6F8E">
        <w:rPr>
          <w:rFonts w:ascii="Calibri" w:hAnsi="Calibri" w:cs="Calibri"/>
        </w:rPr>
        <w:t>leaning on stereotypes that color the way that we think about the world? In part, this is the point of Anderson’s paper</w:t>
      </w:r>
      <w:r w:rsidR="00CF114A">
        <w:rPr>
          <w:rFonts w:ascii="Calibri" w:hAnsi="Calibri" w:cs="Calibri"/>
        </w:rPr>
        <w:t>,</w:t>
      </w:r>
      <w:r w:rsidR="001C5D19" w:rsidRPr="006D6F8E">
        <w:rPr>
          <w:rFonts w:ascii="Calibri" w:hAnsi="Calibri" w:cs="Calibri"/>
        </w:rPr>
        <w:t xml:space="preserve"> “The White Space</w:t>
      </w:r>
      <w:r w:rsidR="00CF114A">
        <w:rPr>
          <w:rFonts w:ascii="Calibri" w:hAnsi="Calibri" w:cs="Calibri"/>
        </w:rPr>
        <w:t>.</w:t>
      </w:r>
      <w:r w:rsidR="001C5D19" w:rsidRPr="006D6F8E">
        <w:rPr>
          <w:rFonts w:ascii="Calibri" w:hAnsi="Calibri" w:cs="Calibri"/>
        </w:rPr>
        <w:t xml:space="preserve">” </w:t>
      </w:r>
      <w:r w:rsidR="00CF114A">
        <w:rPr>
          <w:rFonts w:ascii="Calibri" w:hAnsi="Calibri" w:cs="Calibri"/>
        </w:rPr>
        <w:t xml:space="preserve">He argues </w:t>
      </w:r>
      <w:r w:rsidR="001C5D19" w:rsidRPr="006D6F8E">
        <w:rPr>
          <w:rFonts w:ascii="Calibri" w:hAnsi="Calibri" w:cs="Calibri"/>
        </w:rPr>
        <w:t>that the iconic ghetto serves as a strong, negative image on which whites draw to justify the normative sensibilities of</w:t>
      </w:r>
      <w:r w:rsidR="0070574B" w:rsidRPr="006D6F8E">
        <w:rPr>
          <w:rFonts w:ascii="Calibri" w:hAnsi="Calibri" w:cs="Calibri"/>
        </w:rPr>
        <w:t xml:space="preserve"> </w:t>
      </w:r>
      <w:r w:rsidR="001C5D19" w:rsidRPr="006D6F8E">
        <w:rPr>
          <w:rFonts w:ascii="Calibri" w:hAnsi="Calibri" w:cs="Calibri"/>
        </w:rPr>
        <w:t>white space, forcing blacks to either perform the dance, be vouched for</w:t>
      </w:r>
      <w:r w:rsidR="009858E3">
        <w:rPr>
          <w:rFonts w:ascii="Calibri" w:hAnsi="Calibri" w:cs="Calibri"/>
        </w:rPr>
        <w:t xml:space="preserve"> by others</w:t>
      </w:r>
      <w:r w:rsidR="001C5D19" w:rsidRPr="006D6F8E">
        <w:rPr>
          <w:rFonts w:ascii="Calibri" w:hAnsi="Calibri" w:cs="Calibri"/>
        </w:rPr>
        <w:t xml:space="preserve">, or removed from spaces that are normatively understood </w:t>
      </w:r>
      <w:r w:rsidR="0070574B" w:rsidRPr="006D6F8E">
        <w:rPr>
          <w:rFonts w:ascii="Calibri" w:hAnsi="Calibri" w:cs="Calibri"/>
        </w:rPr>
        <w:t>to be white</w:t>
      </w:r>
      <w:r w:rsidR="001C5D19" w:rsidRPr="006D6F8E">
        <w:rPr>
          <w:rFonts w:ascii="Calibri" w:hAnsi="Calibri" w:cs="Calibri"/>
        </w:rPr>
        <w:t xml:space="preserve">. Taken </w:t>
      </w:r>
      <w:r w:rsidR="00C662B2" w:rsidRPr="006D6F8E">
        <w:rPr>
          <w:rFonts w:ascii="Calibri" w:hAnsi="Calibri" w:cs="Calibri"/>
        </w:rPr>
        <w:t>a</w:t>
      </w:r>
      <w:r w:rsidR="001C5D19" w:rsidRPr="006D6F8E">
        <w:rPr>
          <w:rFonts w:ascii="Calibri" w:hAnsi="Calibri" w:cs="Calibri"/>
        </w:rPr>
        <w:t xml:space="preserve"> step further, Wacquant argues that the hyperghetto and the expansion of the </w:t>
      </w:r>
      <w:r w:rsidR="0070574B" w:rsidRPr="006D6F8E">
        <w:rPr>
          <w:rFonts w:ascii="Calibri" w:hAnsi="Calibri" w:cs="Calibri"/>
        </w:rPr>
        <w:t>carceral state work together in a deadly symbiosis to encode color as a proxy for criminality and dangerousness on black bodies. Steinberg and Small interrogate these connections, asking to what extent our own assumptions as researchers and the symbolism of urban poverty are reflected in our scholarship? Small can’t find empirical evidence of the existence of Marcuse’s outcast ghetto</w:t>
      </w:r>
      <w:r w:rsidR="00C662B2" w:rsidRPr="006D6F8E">
        <w:rPr>
          <w:rFonts w:ascii="Calibri" w:hAnsi="Calibri" w:cs="Calibri"/>
        </w:rPr>
        <w:t xml:space="preserve"> and argues that most blacks don’t live or come from the ghetto—it’s a stereotype. </w:t>
      </w:r>
      <w:r w:rsidR="00383007" w:rsidRPr="006D6F8E">
        <w:rPr>
          <w:rFonts w:ascii="Calibri" w:hAnsi="Calibri" w:cs="Calibri"/>
        </w:rPr>
        <w:t>So,</w:t>
      </w:r>
      <w:r w:rsidR="00C662B2" w:rsidRPr="006D6F8E">
        <w:rPr>
          <w:rFonts w:ascii="Calibri" w:hAnsi="Calibri" w:cs="Calibri"/>
        </w:rPr>
        <w:t xml:space="preserve"> does it exist? Or is it simply our racist assumptions as researchers that lead us to search for a fetishized vision of black urban poverty that isn’t representative of the lives of most blacks. This is hard to hold in tension with the wealth and inequality literature that consistently sees blacks and holding small fraction of wealth or much lower incomes when compared to whites. And what a</w:t>
      </w:r>
      <w:r w:rsidR="00C662B2" w:rsidRPr="009858E3">
        <w:rPr>
          <w:rFonts w:ascii="Calibri" w:hAnsi="Calibri" w:cs="Calibri"/>
          <w:color w:val="000000" w:themeColor="text1"/>
        </w:rPr>
        <w:t xml:space="preserve">bout concentrated poverty? </w:t>
      </w:r>
      <w:r w:rsidR="00CC3B55" w:rsidRPr="009858E3">
        <w:rPr>
          <w:rFonts w:ascii="Calibri" w:hAnsi="Calibri" w:cs="Calibri"/>
          <w:color w:val="000000" w:themeColor="text1"/>
        </w:rPr>
        <w:t xml:space="preserve">What is </w:t>
      </w:r>
      <w:r w:rsidR="00CC3B55" w:rsidRPr="009858E3">
        <w:rPr>
          <w:rFonts w:ascii="Calibri" w:hAnsi="Calibri" w:cs="Calibri"/>
          <w:color w:val="000000" w:themeColor="text1"/>
        </w:rPr>
        <w:lastRenderedPageBreak/>
        <w:t xml:space="preserve">magical about concentrating poor people in the same place? </w:t>
      </w:r>
      <w:r w:rsidR="0070574B" w:rsidRPr="009858E3">
        <w:rPr>
          <w:rFonts w:ascii="Calibri" w:hAnsi="Calibri" w:cs="Calibri"/>
          <w:color w:val="000000" w:themeColor="text1"/>
        </w:rPr>
        <w:t>Steinberg</w:t>
      </w:r>
      <w:r w:rsidR="00C662B2" w:rsidRPr="009858E3">
        <w:rPr>
          <w:rFonts w:ascii="Calibri" w:hAnsi="Calibri" w:cs="Calibri"/>
          <w:color w:val="000000" w:themeColor="text1"/>
        </w:rPr>
        <w:t xml:space="preserve"> </w:t>
      </w:r>
      <w:r w:rsidR="00CC3B55" w:rsidRPr="009858E3">
        <w:rPr>
          <w:rFonts w:ascii="Calibri" w:hAnsi="Calibri" w:cs="Calibri"/>
          <w:color w:val="000000" w:themeColor="text1"/>
        </w:rPr>
        <w:t xml:space="preserve">calls it myth, arguing that </w:t>
      </w:r>
      <w:r w:rsidR="0070574B" w:rsidRPr="009858E3">
        <w:rPr>
          <w:rFonts w:ascii="Calibri" w:hAnsi="Calibri" w:cs="Calibri"/>
          <w:color w:val="000000" w:themeColor="text1"/>
        </w:rPr>
        <w:t>the academic embrace of the concept of “concentrated poverty</w:t>
      </w:r>
      <w:r w:rsidR="0070574B" w:rsidRPr="006D6F8E">
        <w:rPr>
          <w:rFonts w:ascii="Calibri" w:hAnsi="Calibri" w:cs="Calibri"/>
        </w:rPr>
        <w:t xml:space="preserve">” </w:t>
      </w:r>
      <w:r w:rsidR="00CC3B55" w:rsidRPr="006D6F8E">
        <w:rPr>
          <w:rFonts w:ascii="Calibri" w:hAnsi="Calibri" w:cs="Calibri"/>
        </w:rPr>
        <w:t>is the result of collapsing the structural forces that create poverty into an idea that then becomes the central problem of social policy analy</w:t>
      </w:r>
      <w:r w:rsidR="00067613" w:rsidRPr="006D6F8E">
        <w:rPr>
          <w:rFonts w:ascii="Calibri" w:hAnsi="Calibri" w:cs="Calibri"/>
        </w:rPr>
        <w:t>sis</w:t>
      </w:r>
      <w:r w:rsidR="00CC3B55" w:rsidRPr="006D6F8E">
        <w:rPr>
          <w:rFonts w:ascii="Calibri" w:hAnsi="Calibri" w:cs="Calibri"/>
        </w:rPr>
        <w:t>.</w:t>
      </w:r>
      <w:r w:rsidR="006C5B68" w:rsidRPr="006D6F8E">
        <w:rPr>
          <w:rFonts w:ascii="Calibri" w:hAnsi="Calibri" w:cs="Calibri"/>
        </w:rPr>
        <w:t xml:space="preserve"> </w:t>
      </w:r>
      <w:r w:rsidR="00067613" w:rsidRPr="006D6F8E">
        <w:rPr>
          <w:rFonts w:ascii="Calibri" w:hAnsi="Calibri" w:cs="Calibri"/>
        </w:rPr>
        <w:t>The answer becomes</w:t>
      </w:r>
      <w:r w:rsidR="006C5B68" w:rsidRPr="006D6F8E">
        <w:rPr>
          <w:rFonts w:ascii="Calibri" w:hAnsi="Calibri" w:cs="Calibri"/>
        </w:rPr>
        <w:t xml:space="preserve"> moving poor individuals out of </w:t>
      </w:r>
      <w:r w:rsidR="00067613" w:rsidRPr="006D6F8E">
        <w:rPr>
          <w:rFonts w:ascii="Calibri" w:hAnsi="Calibri" w:cs="Calibri"/>
        </w:rPr>
        <w:t xml:space="preserve">concentrated </w:t>
      </w:r>
      <w:r w:rsidR="00833DB0" w:rsidRPr="006D6F8E">
        <w:rPr>
          <w:rFonts w:ascii="Calibri" w:hAnsi="Calibri" w:cs="Calibri"/>
        </w:rPr>
        <w:t>poverty but</w:t>
      </w:r>
      <w:r w:rsidR="00067613" w:rsidRPr="006D6F8E">
        <w:rPr>
          <w:rFonts w:ascii="Calibri" w:hAnsi="Calibri" w:cs="Calibri"/>
        </w:rPr>
        <w:t xml:space="preserve"> does little to address</w:t>
      </w:r>
      <w:r w:rsidR="006C5B68" w:rsidRPr="006D6F8E">
        <w:rPr>
          <w:rFonts w:ascii="Calibri" w:hAnsi="Calibri" w:cs="Calibri"/>
        </w:rPr>
        <w:t xml:space="preserve"> the structural forces that </w:t>
      </w:r>
      <w:r w:rsidR="00067613" w:rsidRPr="006D6F8E">
        <w:rPr>
          <w:rFonts w:ascii="Calibri" w:hAnsi="Calibri" w:cs="Calibri"/>
        </w:rPr>
        <w:t>landed them in</w:t>
      </w:r>
      <w:r w:rsidR="006C5B68" w:rsidRPr="006D6F8E">
        <w:rPr>
          <w:rFonts w:ascii="Calibri" w:hAnsi="Calibri" w:cs="Calibri"/>
        </w:rPr>
        <w:t xml:space="preserve"> poverty in the first place. </w:t>
      </w:r>
      <w:r w:rsidR="00CC3B55" w:rsidRPr="006D6F8E">
        <w:rPr>
          <w:rFonts w:ascii="Calibri" w:hAnsi="Calibri" w:cs="Calibri"/>
        </w:rPr>
        <w:t xml:space="preserve">That said, how do we take the role of space seriously </w:t>
      </w:r>
      <w:r w:rsidR="00833DB0" w:rsidRPr="006D6F8E">
        <w:rPr>
          <w:rFonts w:ascii="Calibri" w:hAnsi="Calibri" w:cs="Calibri"/>
        </w:rPr>
        <w:t xml:space="preserve">in exacerbating conditions of poverty? This is especially prudent given Wilson’s spatial mismatch theory suggests that </w:t>
      </w:r>
      <w:r w:rsidR="00445B8D" w:rsidRPr="006D6F8E">
        <w:rPr>
          <w:rFonts w:ascii="Calibri" w:hAnsi="Calibri" w:cs="Calibri"/>
        </w:rPr>
        <w:t>part of the reason that these people find themselves in poverty is because they do not live where there are jobs for them—space is part of the problem</w:t>
      </w:r>
      <w:r w:rsidR="00160350" w:rsidRPr="006D6F8E">
        <w:rPr>
          <w:rFonts w:ascii="Calibri" w:hAnsi="Calibri" w:cs="Calibri"/>
        </w:rPr>
        <w:t xml:space="preserve">. </w:t>
      </w:r>
    </w:p>
    <w:sectPr w:rsidR="001414EB" w:rsidRPr="006D6F8E"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500CB" w14:textId="77777777" w:rsidR="003F2757" w:rsidRDefault="003F2757" w:rsidP="00D45008">
      <w:r>
        <w:separator/>
      </w:r>
    </w:p>
  </w:endnote>
  <w:endnote w:type="continuationSeparator" w:id="0">
    <w:p w14:paraId="68FB55CE" w14:textId="77777777" w:rsidR="003F2757" w:rsidRDefault="003F2757"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523266" w:rsidRDefault="00523266"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523266" w:rsidRDefault="00523266"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523266" w:rsidRPr="001841A3" w:rsidRDefault="00523266"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523266" w:rsidRPr="001841A3" w:rsidRDefault="00523266"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523266" w:rsidRPr="00834AE9" w:rsidRDefault="00523266"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523266" w:rsidRPr="00834AE9" w:rsidRDefault="00523266"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E9281" w14:textId="77777777" w:rsidR="003F2757" w:rsidRDefault="003F2757" w:rsidP="00D45008">
      <w:r>
        <w:separator/>
      </w:r>
    </w:p>
  </w:footnote>
  <w:footnote w:type="continuationSeparator" w:id="0">
    <w:p w14:paraId="55740C5E" w14:textId="77777777" w:rsidR="003F2757" w:rsidRDefault="003F2757"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523266" w:rsidRPr="00834AE9" w:rsidRDefault="00523266" w:rsidP="007E0AD1">
    <w:pPr>
      <w:pStyle w:val="Header"/>
      <w:jc w:val="right"/>
      <w:rPr>
        <w:rFonts w:ascii="Calibri" w:hAnsi="Calibri" w:cs="Calibri"/>
      </w:rPr>
    </w:pPr>
    <w:r w:rsidRPr="00834AE9">
      <w:rPr>
        <w:rFonts w:ascii="Calibri" w:hAnsi="Calibri" w:cs="Calibri"/>
      </w:rPr>
      <w:t>Kasey Zapatka</w:t>
    </w:r>
  </w:p>
  <w:p w14:paraId="4CBA8A0F" w14:textId="77777777" w:rsidR="00523266" w:rsidRPr="00834AE9" w:rsidRDefault="00523266" w:rsidP="007E0AD1">
    <w:pPr>
      <w:pStyle w:val="Header"/>
      <w:jc w:val="right"/>
      <w:rPr>
        <w:rFonts w:ascii="Calibri" w:hAnsi="Calibri" w:cs="Calibri"/>
      </w:rPr>
    </w:pPr>
    <w:r w:rsidRPr="00834AE9">
      <w:rPr>
        <w:rFonts w:ascii="Calibri" w:hAnsi="Calibri" w:cs="Calibri"/>
      </w:rPr>
      <w:t>Urban Sociology Orals</w:t>
    </w:r>
  </w:p>
  <w:p w14:paraId="197A195E" w14:textId="24D5750D" w:rsidR="00523266" w:rsidRDefault="00523266" w:rsidP="007E0AD1">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r w:rsidR="006C5B68">
      <w:rPr>
        <w:rFonts w:ascii="Calibri" w:hAnsi="Calibri" w:cs="Calibri"/>
      </w:rPr>
      <w:t>Residential Segregation and the Ghetto</w:t>
    </w:r>
  </w:p>
  <w:p w14:paraId="2BF82CF8" w14:textId="77777777" w:rsidR="006C5B68" w:rsidRPr="00834AE9" w:rsidRDefault="006C5B68"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523266" w:rsidRPr="00834AE9" w:rsidRDefault="00523266" w:rsidP="007E0AD1">
    <w:pPr>
      <w:pStyle w:val="Header"/>
      <w:jc w:val="right"/>
      <w:rPr>
        <w:rFonts w:ascii="Calibri" w:hAnsi="Calibri" w:cs="Calibri"/>
      </w:rPr>
    </w:pPr>
    <w:r w:rsidRPr="00834AE9">
      <w:rPr>
        <w:rFonts w:ascii="Calibri" w:hAnsi="Calibri" w:cs="Calibri"/>
      </w:rPr>
      <w:tab/>
      <w:t>Kasey Zapatka</w:t>
    </w:r>
  </w:p>
  <w:p w14:paraId="58C3C583" w14:textId="77777777" w:rsidR="00523266" w:rsidRPr="00834AE9" w:rsidRDefault="00523266" w:rsidP="007E0AD1">
    <w:pPr>
      <w:pStyle w:val="Header"/>
      <w:jc w:val="right"/>
      <w:rPr>
        <w:rFonts w:ascii="Calibri" w:hAnsi="Calibri" w:cs="Calibri"/>
      </w:rPr>
    </w:pPr>
    <w:r w:rsidRPr="00834AE9">
      <w:rPr>
        <w:rFonts w:ascii="Calibri" w:hAnsi="Calibri" w:cs="Calibri"/>
      </w:rPr>
      <w:t>Urban Sociology Orals</w:t>
    </w:r>
  </w:p>
  <w:p w14:paraId="66E0A578" w14:textId="6DA4C1EF" w:rsidR="00523266" w:rsidRPr="00834AE9" w:rsidRDefault="00523266"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r w:rsidR="00DC13C4">
      <w:rPr>
        <w:rFonts w:ascii="Calibri" w:hAnsi="Calibri" w:cs="Calibri"/>
      </w:rPr>
      <w:t>Residential Segregation and the Ghetto</w:t>
    </w:r>
    <w:r w:rsidRPr="00834AE9">
      <w:rPr>
        <w:rFonts w:ascii="Calibri" w:hAnsi="Calibri" w:cs="Calibri"/>
      </w:rPr>
      <w:t xml:space="preserve"> </w:t>
    </w:r>
  </w:p>
  <w:p w14:paraId="7555297D" w14:textId="77777777" w:rsidR="009868A8" w:rsidRDefault="00523266" w:rsidP="009868A8">
    <w:pPr>
      <w:pStyle w:val="Header"/>
      <w:jc w:val="right"/>
      <w:rPr>
        <w:rFonts w:ascii="Calibri" w:hAnsi="Calibri" w:cs="Calibri"/>
      </w:rPr>
    </w:pPr>
    <w:r w:rsidRPr="00834AE9">
      <w:rPr>
        <w:rFonts w:ascii="Calibri" w:hAnsi="Calibri" w:cs="Calibri"/>
        <w:b/>
      </w:rPr>
      <w:t>Authors</w:t>
    </w:r>
    <w:r w:rsidRPr="00834AE9">
      <w:rPr>
        <w:rFonts w:ascii="Calibri" w:hAnsi="Calibri" w:cs="Calibri"/>
      </w:rPr>
      <w:t xml:space="preserve">: </w:t>
    </w:r>
    <w:r w:rsidR="009868A8">
      <w:rPr>
        <w:rFonts w:ascii="Calibri" w:hAnsi="Calibri" w:cs="Calibri"/>
      </w:rPr>
      <w:t xml:space="preserve">Anderson, Marcuse, Massey, Massey and Denton, </w:t>
    </w:r>
  </w:p>
  <w:p w14:paraId="7E1340F7" w14:textId="1453FE72" w:rsidR="00523266" w:rsidRPr="00834AE9" w:rsidRDefault="009868A8" w:rsidP="009868A8">
    <w:pPr>
      <w:pStyle w:val="Header"/>
      <w:jc w:val="right"/>
      <w:rPr>
        <w:rFonts w:ascii="Calibri" w:hAnsi="Calibri" w:cs="Calibri"/>
      </w:rPr>
    </w:pPr>
    <w:r>
      <w:rPr>
        <w:rFonts w:ascii="Calibri" w:hAnsi="Calibri" w:cs="Calibri"/>
      </w:rPr>
      <w:t>Small, Steinberg, Wacquant, and Wilson</w:t>
    </w:r>
  </w:p>
  <w:p w14:paraId="43B03BEA" w14:textId="2C92CCF4" w:rsidR="00523266" w:rsidRPr="00834AE9" w:rsidRDefault="00DC13C4" w:rsidP="007E0AD1">
    <w:pPr>
      <w:pStyle w:val="Header"/>
      <w:jc w:val="right"/>
      <w:rPr>
        <w:rFonts w:ascii="Calibri" w:hAnsi="Calibri" w:cs="Calibri"/>
      </w:rPr>
    </w:pPr>
    <w:r>
      <w:rPr>
        <w:rFonts w:ascii="Calibri" w:hAnsi="Calibri" w:cs="Calibri"/>
      </w:rPr>
      <w:t>March 17</w:t>
    </w:r>
    <w:r w:rsidR="00523266" w:rsidRPr="00834AE9">
      <w:rPr>
        <w:rFonts w:ascii="Calibri" w:hAnsi="Calibri" w:cs="Calibri"/>
      </w:rPr>
      <w:t>, 2019</w:t>
    </w:r>
  </w:p>
  <w:p w14:paraId="7B4BCD4F" w14:textId="072AB594" w:rsidR="00523266" w:rsidRPr="00834AE9" w:rsidRDefault="00523266"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3264CF"/>
    <w:multiLevelType w:val="multilevel"/>
    <w:tmpl w:val="3EF0E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51383"/>
    <w:multiLevelType w:val="multilevel"/>
    <w:tmpl w:val="792030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6"/>
  </w:num>
  <w:num w:numId="4">
    <w:abstractNumId w:val="5"/>
  </w:num>
  <w:num w:numId="5">
    <w:abstractNumId w:val="8"/>
  </w:num>
  <w:num w:numId="6">
    <w:abstractNumId w:val="1"/>
  </w:num>
  <w:num w:numId="7">
    <w:abstractNumId w:val="7"/>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309E"/>
    <w:rsid w:val="00004F92"/>
    <w:rsid w:val="000176C4"/>
    <w:rsid w:val="000220F8"/>
    <w:rsid w:val="000256E6"/>
    <w:rsid w:val="00026587"/>
    <w:rsid w:val="00031373"/>
    <w:rsid w:val="0003291F"/>
    <w:rsid w:val="00042EAF"/>
    <w:rsid w:val="00063A8A"/>
    <w:rsid w:val="00067613"/>
    <w:rsid w:val="00073632"/>
    <w:rsid w:val="00076EA9"/>
    <w:rsid w:val="00082C09"/>
    <w:rsid w:val="00085287"/>
    <w:rsid w:val="000B01E7"/>
    <w:rsid w:val="000B6461"/>
    <w:rsid w:val="000D247F"/>
    <w:rsid w:val="000D372F"/>
    <w:rsid w:val="000D6146"/>
    <w:rsid w:val="000E4256"/>
    <w:rsid w:val="00104829"/>
    <w:rsid w:val="00120BFD"/>
    <w:rsid w:val="00136812"/>
    <w:rsid w:val="001406AF"/>
    <w:rsid w:val="001414EB"/>
    <w:rsid w:val="0014493A"/>
    <w:rsid w:val="00151B53"/>
    <w:rsid w:val="00153C0D"/>
    <w:rsid w:val="00160350"/>
    <w:rsid w:val="001636EE"/>
    <w:rsid w:val="001750BD"/>
    <w:rsid w:val="00175174"/>
    <w:rsid w:val="001826D4"/>
    <w:rsid w:val="001841A3"/>
    <w:rsid w:val="00187619"/>
    <w:rsid w:val="00190E16"/>
    <w:rsid w:val="0019115A"/>
    <w:rsid w:val="00194ED9"/>
    <w:rsid w:val="00195EBF"/>
    <w:rsid w:val="00195EC6"/>
    <w:rsid w:val="0019621A"/>
    <w:rsid w:val="001A3272"/>
    <w:rsid w:val="001B1E22"/>
    <w:rsid w:val="001C5D19"/>
    <w:rsid w:val="001D0840"/>
    <w:rsid w:val="001E05E9"/>
    <w:rsid w:val="001E748E"/>
    <w:rsid w:val="001F0217"/>
    <w:rsid w:val="001F0A73"/>
    <w:rsid w:val="001F5EF6"/>
    <w:rsid w:val="00200B46"/>
    <w:rsid w:val="00203E98"/>
    <w:rsid w:val="002104D4"/>
    <w:rsid w:val="002107C0"/>
    <w:rsid w:val="00212D20"/>
    <w:rsid w:val="00222B59"/>
    <w:rsid w:val="00226B7D"/>
    <w:rsid w:val="002301A8"/>
    <w:rsid w:val="002340AA"/>
    <w:rsid w:val="002400B7"/>
    <w:rsid w:val="00243A56"/>
    <w:rsid w:val="00246718"/>
    <w:rsid w:val="00256546"/>
    <w:rsid w:val="00261641"/>
    <w:rsid w:val="00271592"/>
    <w:rsid w:val="0027329D"/>
    <w:rsid w:val="002778B5"/>
    <w:rsid w:val="002824C3"/>
    <w:rsid w:val="00284FDD"/>
    <w:rsid w:val="00286F13"/>
    <w:rsid w:val="00294E62"/>
    <w:rsid w:val="002B047F"/>
    <w:rsid w:val="002B063D"/>
    <w:rsid w:val="002B2E58"/>
    <w:rsid w:val="002B3D20"/>
    <w:rsid w:val="002B62CD"/>
    <w:rsid w:val="002B789D"/>
    <w:rsid w:val="002C2B7A"/>
    <w:rsid w:val="002C34F8"/>
    <w:rsid w:val="002D032B"/>
    <w:rsid w:val="002D28D0"/>
    <w:rsid w:val="002D5B6E"/>
    <w:rsid w:val="002E0501"/>
    <w:rsid w:val="002E286C"/>
    <w:rsid w:val="002F3656"/>
    <w:rsid w:val="002F7AF5"/>
    <w:rsid w:val="0033584B"/>
    <w:rsid w:val="00340A3C"/>
    <w:rsid w:val="00340C49"/>
    <w:rsid w:val="00340D62"/>
    <w:rsid w:val="00342584"/>
    <w:rsid w:val="0034384C"/>
    <w:rsid w:val="00346019"/>
    <w:rsid w:val="0034736C"/>
    <w:rsid w:val="0036524F"/>
    <w:rsid w:val="00373489"/>
    <w:rsid w:val="00381927"/>
    <w:rsid w:val="00383007"/>
    <w:rsid w:val="00383944"/>
    <w:rsid w:val="0038514C"/>
    <w:rsid w:val="00396DD3"/>
    <w:rsid w:val="003A0C13"/>
    <w:rsid w:val="003A323E"/>
    <w:rsid w:val="003B29D2"/>
    <w:rsid w:val="003C0873"/>
    <w:rsid w:val="003D1DCB"/>
    <w:rsid w:val="003D2AD3"/>
    <w:rsid w:val="003D47B0"/>
    <w:rsid w:val="003D54B9"/>
    <w:rsid w:val="003D5E5C"/>
    <w:rsid w:val="003D65AE"/>
    <w:rsid w:val="003E05E2"/>
    <w:rsid w:val="003E0DCB"/>
    <w:rsid w:val="003E5E48"/>
    <w:rsid w:val="003E71D0"/>
    <w:rsid w:val="003F0846"/>
    <w:rsid w:val="003F2757"/>
    <w:rsid w:val="003F5FE5"/>
    <w:rsid w:val="00400CE3"/>
    <w:rsid w:val="00404459"/>
    <w:rsid w:val="00410E88"/>
    <w:rsid w:val="00410F0C"/>
    <w:rsid w:val="00423647"/>
    <w:rsid w:val="00423A55"/>
    <w:rsid w:val="00431C59"/>
    <w:rsid w:val="004373ED"/>
    <w:rsid w:val="00445B8D"/>
    <w:rsid w:val="00446EB2"/>
    <w:rsid w:val="00466B07"/>
    <w:rsid w:val="00475822"/>
    <w:rsid w:val="00475A6E"/>
    <w:rsid w:val="00487E60"/>
    <w:rsid w:val="00490CB7"/>
    <w:rsid w:val="004A6C11"/>
    <w:rsid w:val="004B227E"/>
    <w:rsid w:val="004B280F"/>
    <w:rsid w:val="004C1615"/>
    <w:rsid w:val="004D61E2"/>
    <w:rsid w:val="004E033D"/>
    <w:rsid w:val="004E6E0D"/>
    <w:rsid w:val="00501635"/>
    <w:rsid w:val="00502C82"/>
    <w:rsid w:val="005050DD"/>
    <w:rsid w:val="005104FB"/>
    <w:rsid w:val="005135C8"/>
    <w:rsid w:val="00513BED"/>
    <w:rsid w:val="00515906"/>
    <w:rsid w:val="005173DB"/>
    <w:rsid w:val="00517CC9"/>
    <w:rsid w:val="00520509"/>
    <w:rsid w:val="00523266"/>
    <w:rsid w:val="0055299F"/>
    <w:rsid w:val="00555E1D"/>
    <w:rsid w:val="00556717"/>
    <w:rsid w:val="00563CEC"/>
    <w:rsid w:val="00572D56"/>
    <w:rsid w:val="00572E8C"/>
    <w:rsid w:val="00581124"/>
    <w:rsid w:val="005838B2"/>
    <w:rsid w:val="00595773"/>
    <w:rsid w:val="005A4BB8"/>
    <w:rsid w:val="005C0BC7"/>
    <w:rsid w:val="005C408C"/>
    <w:rsid w:val="005C4643"/>
    <w:rsid w:val="005D713F"/>
    <w:rsid w:val="005D7FBE"/>
    <w:rsid w:val="005E6D40"/>
    <w:rsid w:val="005F082C"/>
    <w:rsid w:val="005F636B"/>
    <w:rsid w:val="006052BD"/>
    <w:rsid w:val="00627BDD"/>
    <w:rsid w:val="00633BD9"/>
    <w:rsid w:val="006464D7"/>
    <w:rsid w:val="00663755"/>
    <w:rsid w:val="006700F5"/>
    <w:rsid w:val="00670DE3"/>
    <w:rsid w:val="0067306B"/>
    <w:rsid w:val="0068005D"/>
    <w:rsid w:val="006801D4"/>
    <w:rsid w:val="006821AE"/>
    <w:rsid w:val="006944B9"/>
    <w:rsid w:val="006948B2"/>
    <w:rsid w:val="00696D5D"/>
    <w:rsid w:val="006A0AA7"/>
    <w:rsid w:val="006B2B9E"/>
    <w:rsid w:val="006B5849"/>
    <w:rsid w:val="006C012F"/>
    <w:rsid w:val="006C5500"/>
    <w:rsid w:val="006C5B68"/>
    <w:rsid w:val="006C6357"/>
    <w:rsid w:val="006D50DC"/>
    <w:rsid w:val="006D6F8E"/>
    <w:rsid w:val="006E6F1E"/>
    <w:rsid w:val="0070574B"/>
    <w:rsid w:val="007112D6"/>
    <w:rsid w:val="00726E8F"/>
    <w:rsid w:val="00730764"/>
    <w:rsid w:val="007362BB"/>
    <w:rsid w:val="00741E8D"/>
    <w:rsid w:val="007436CA"/>
    <w:rsid w:val="00743A45"/>
    <w:rsid w:val="0074413B"/>
    <w:rsid w:val="007515B8"/>
    <w:rsid w:val="007529C2"/>
    <w:rsid w:val="007557A6"/>
    <w:rsid w:val="007563CE"/>
    <w:rsid w:val="00760BB2"/>
    <w:rsid w:val="007625FF"/>
    <w:rsid w:val="00764BDE"/>
    <w:rsid w:val="00775EC6"/>
    <w:rsid w:val="00783ECA"/>
    <w:rsid w:val="00787092"/>
    <w:rsid w:val="0079089D"/>
    <w:rsid w:val="007951AB"/>
    <w:rsid w:val="007A1B14"/>
    <w:rsid w:val="007B5FA0"/>
    <w:rsid w:val="007C6F69"/>
    <w:rsid w:val="007D3741"/>
    <w:rsid w:val="007E0AD1"/>
    <w:rsid w:val="007E6762"/>
    <w:rsid w:val="007E76C7"/>
    <w:rsid w:val="007F0AB1"/>
    <w:rsid w:val="007F7155"/>
    <w:rsid w:val="00807211"/>
    <w:rsid w:val="00810BA1"/>
    <w:rsid w:val="00813619"/>
    <w:rsid w:val="008314E2"/>
    <w:rsid w:val="00833DB0"/>
    <w:rsid w:val="00834AE9"/>
    <w:rsid w:val="00837DD3"/>
    <w:rsid w:val="00850476"/>
    <w:rsid w:val="008534B2"/>
    <w:rsid w:val="008623FA"/>
    <w:rsid w:val="0087567C"/>
    <w:rsid w:val="008814FD"/>
    <w:rsid w:val="00883A83"/>
    <w:rsid w:val="00891293"/>
    <w:rsid w:val="008958B0"/>
    <w:rsid w:val="008A1C32"/>
    <w:rsid w:val="008B2195"/>
    <w:rsid w:val="008B2C4F"/>
    <w:rsid w:val="008B329B"/>
    <w:rsid w:val="008D4197"/>
    <w:rsid w:val="008E00A3"/>
    <w:rsid w:val="008E10A4"/>
    <w:rsid w:val="008F63BD"/>
    <w:rsid w:val="00900C14"/>
    <w:rsid w:val="00904ED1"/>
    <w:rsid w:val="00907E52"/>
    <w:rsid w:val="00911B60"/>
    <w:rsid w:val="009127AE"/>
    <w:rsid w:val="0091350B"/>
    <w:rsid w:val="00913AB6"/>
    <w:rsid w:val="00924140"/>
    <w:rsid w:val="00924459"/>
    <w:rsid w:val="00925690"/>
    <w:rsid w:val="00930491"/>
    <w:rsid w:val="0093202C"/>
    <w:rsid w:val="009337F2"/>
    <w:rsid w:val="00934A51"/>
    <w:rsid w:val="00937FF4"/>
    <w:rsid w:val="00941371"/>
    <w:rsid w:val="0094261B"/>
    <w:rsid w:val="00960FE4"/>
    <w:rsid w:val="00961F1E"/>
    <w:rsid w:val="00964406"/>
    <w:rsid w:val="0098010F"/>
    <w:rsid w:val="009858E3"/>
    <w:rsid w:val="00985AE8"/>
    <w:rsid w:val="009868A8"/>
    <w:rsid w:val="0099553F"/>
    <w:rsid w:val="009A0966"/>
    <w:rsid w:val="009A21D6"/>
    <w:rsid w:val="009A3623"/>
    <w:rsid w:val="009C149B"/>
    <w:rsid w:val="009C3F4A"/>
    <w:rsid w:val="009D345E"/>
    <w:rsid w:val="009D4090"/>
    <w:rsid w:val="009E10A6"/>
    <w:rsid w:val="009E5FE5"/>
    <w:rsid w:val="00A26F11"/>
    <w:rsid w:val="00A37982"/>
    <w:rsid w:val="00A43CA4"/>
    <w:rsid w:val="00A442F5"/>
    <w:rsid w:val="00A54AD7"/>
    <w:rsid w:val="00A63F7E"/>
    <w:rsid w:val="00A66B89"/>
    <w:rsid w:val="00A74B7A"/>
    <w:rsid w:val="00A76BFD"/>
    <w:rsid w:val="00A810E4"/>
    <w:rsid w:val="00A86BE7"/>
    <w:rsid w:val="00AA08AF"/>
    <w:rsid w:val="00AB400A"/>
    <w:rsid w:val="00AC3148"/>
    <w:rsid w:val="00AC5F4D"/>
    <w:rsid w:val="00AC66A8"/>
    <w:rsid w:val="00AD23DE"/>
    <w:rsid w:val="00AD4EEB"/>
    <w:rsid w:val="00AD513D"/>
    <w:rsid w:val="00AE10ED"/>
    <w:rsid w:val="00AE25A1"/>
    <w:rsid w:val="00AF13B8"/>
    <w:rsid w:val="00B028CF"/>
    <w:rsid w:val="00B03BDA"/>
    <w:rsid w:val="00B075AA"/>
    <w:rsid w:val="00B078FC"/>
    <w:rsid w:val="00B14F56"/>
    <w:rsid w:val="00B17352"/>
    <w:rsid w:val="00B20B02"/>
    <w:rsid w:val="00B2139A"/>
    <w:rsid w:val="00B50860"/>
    <w:rsid w:val="00B5282E"/>
    <w:rsid w:val="00B6471C"/>
    <w:rsid w:val="00B6588A"/>
    <w:rsid w:val="00B66B49"/>
    <w:rsid w:val="00B757D0"/>
    <w:rsid w:val="00B76ACF"/>
    <w:rsid w:val="00B81F1E"/>
    <w:rsid w:val="00B84F3A"/>
    <w:rsid w:val="00B92AE4"/>
    <w:rsid w:val="00BA018A"/>
    <w:rsid w:val="00BB2490"/>
    <w:rsid w:val="00BB6DAC"/>
    <w:rsid w:val="00BC0013"/>
    <w:rsid w:val="00BD5926"/>
    <w:rsid w:val="00BE045F"/>
    <w:rsid w:val="00BE0F30"/>
    <w:rsid w:val="00BF0CBA"/>
    <w:rsid w:val="00BF2AE3"/>
    <w:rsid w:val="00C0275E"/>
    <w:rsid w:val="00C042FB"/>
    <w:rsid w:val="00C11D76"/>
    <w:rsid w:val="00C12FC1"/>
    <w:rsid w:val="00C13392"/>
    <w:rsid w:val="00C161D5"/>
    <w:rsid w:val="00C21911"/>
    <w:rsid w:val="00C26963"/>
    <w:rsid w:val="00C27818"/>
    <w:rsid w:val="00C27EBC"/>
    <w:rsid w:val="00C3484D"/>
    <w:rsid w:val="00C34E59"/>
    <w:rsid w:val="00C37D1B"/>
    <w:rsid w:val="00C42535"/>
    <w:rsid w:val="00C426C8"/>
    <w:rsid w:val="00C5007A"/>
    <w:rsid w:val="00C60758"/>
    <w:rsid w:val="00C61E0F"/>
    <w:rsid w:val="00C637FC"/>
    <w:rsid w:val="00C64D92"/>
    <w:rsid w:val="00C662B2"/>
    <w:rsid w:val="00C90A81"/>
    <w:rsid w:val="00C90F8A"/>
    <w:rsid w:val="00C91B60"/>
    <w:rsid w:val="00C945B1"/>
    <w:rsid w:val="00C9613A"/>
    <w:rsid w:val="00C971A4"/>
    <w:rsid w:val="00C97D0F"/>
    <w:rsid w:val="00CC3B55"/>
    <w:rsid w:val="00CD347F"/>
    <w:rsid w:val="00CF0934"/>
    <w:rsid w:val="00CF114A"/>
    <w:rsid w:val="00CF1B23"/>
    <w:rsid w:val="00CF1DC8"/>
    <w:rsid w:val="00D06E06"/>
    <w:rsid w:val="00D16857"/>
    <w:rsid w:val="00D20ED0"/>
    <w:rsid w:val="00D23E39"/>
    <w:rsid w:val="00D45008"/>
    <w:rsid w:val="00D525AD"/>
    <w:rsid w:val="00D529DE"/>
    <w:rsid w:val="00D53EF1"/>
    <w:rsid w:val="00D575EB"/>
    <w:rsid w:val="00D57E3A"/>
    <w:rsid w:val="00D628A2"/>
    <w:rsid w:val="00D742CB"/>
    <w:rsid w:val="00D833B2"/>
    <w:rsid w:val="00D843FD"/>
    <w:rsid w:val="00D8646B"/>
    <w:rsid w:val="00DA4F33"/>
    <w:rsid w:val="00DA5211"/>
    <w:rsid w:val="00DA6668"/>
    <w:rsid w:val="00DB6A97"/>
    <w:rsid w:val="00DC0FE6"/>
    <w:rsid w:val="00DC13C4"/>
    <w:rsid w:val="00DC3A64"/>
    <w:rsid w:val="00DC714C"/>
    <w:rsid w:val="00DD1F90"/>
    <w:rsid w:val="00E02578"/>
    <w:rsid w:val="00E03408"/>
    <w:rsid w:val="00E051F6"/>
    <w:rsid w:val="00E11F18"/>
    <w:rsid w:val="00E142C0"/>
    <w:rsid w:val="00E1551D"/>
    <w:rsid w:val="00E17DCC"/>
    <w:rsid w:val="00E23E61"/>
    <w:rsid w:val="00E26531"/>
    <w:rsid w:val="00E33F7A"/>
    <w:rsid w:val="00E41B1F"/>
    <w:rsid w:val="00E44F2C"/>
    <w:rsid w:val="00E64AA4"/>
    <w:rsid w:val="00E70303"/>
    <w:rsid w:val="00E76667"/>
    <w:rsid w:val="00E9314B"/>
    <w:rsid w:val="00E9525C"/>
    <w:rsid w:val="00EA2A49"/>
    <w:rsid w:val="00EB2342"/>
    <w:rsid w:val="00EB5BC3"/>
    <w:rsid w:val="00ED632E"/>
    <w:rsid w:val="00ED6AD0"/>
    <w:rsid w:val="00ED6C5D"/>
    <w:rsid w:val="00ED7FA1"/>
    <w:rsid w:val="00EE0E7D"/>
    <w:rsid w:val="00EE4221"/>
    <w:rsid w:val="00EE4F56"/>
    <w:rsid w:val="00EE6E29"/>
    <w:rsid w:val="00F00A59"/>
    <w:rsid w:val="00F06038"/>
    <w:rsid w:val="00F06FEF"/>
    <w:rsid w:val="00F114F6"/>
    <w:rsid w:val="00F27171"/>
    <w:rsid w:val="00F30ED2"/>
    <w:rsid w:val="00F34AA9"/>
    <w:rsid w:val="00F4295E"/>
    <w:rsid w:val="00F45406"/>
    <w:rsid w:val="00F45FE3"/>
    <w:rsid w:val="00F47A9D"/>
    <w:rsid w:val="00F61959"/>
    <w:rsid w:val="00F623FF"/>
    <w:rsid w:val="00F651FE"/>
    <w:rsid w:val="00F71BA5"/>
    <w:rsid w:val="00F7593D"/>
    <w:rsid w:val="00F77C73"/>
    <w:rsid w:val="00F8063B"/>
    <w:rsid w:val="00F874C3"/>
    <w:rsid w:val="00F87588"/>
    <w:rsid w:val="00F938DB"/>
    <w:rsid w:val="00F93DAA"/>
    <w:rsid w:val="00F93EDA"/>
    <w:rsid w:val="00F973DB"/>
    <w:rsid w:val="00F97658"/>
    <w:rsid w:val="00FA0AA1"/>
    <w:rsid w:val="00FA24A0"/>
    <w:rsid w:val="00FB0A02"/>
    <w:rsid w:val="00FB34BC"/>
    <w:rsid w:val="00FB3831"/>
    <w:rsid w:val="00FB3BAF"/>
    <w:rsid w:val="00FB3E91"/>
    <w:rsid w:val="00FB6BD8"/>
    <w:rsid w:val="00FC0BA9"/>
    <w:rsid w:val="00FD23E1"/>
    <w:rsid w:val="00FD2474"/>
    <w:rsid w:val="00FD7347"/>
    <w:rsid w:val="00FE0F4E"/>
    <w:rsid w:val="00FF2015"/>
    <w:rsid w:val="00FF45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A1C32"/>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220753236">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04509711">
      <w:bodyDiv w:val="1"/>
      <w:marLeft w:val="0"/>
      <w:marRight w:val="0"/>
      <w:marTop w:val="0"/>
      <w:marBottom w:val="0"/>
      <w:divBdr>
        <w:top w:val="none" w:sz="0" w:space="0" w:color="auto"/>
        <w:left w:val="none" w:sz="0" w:space="0" w:color="auto"/>
        <w:bottom w:val="none" w:sz="0" w:space="0" w:color="auto"/>
        <w:right w:val="none" w:sz="0" w:space="0" w:color="auto"/>
      </w:divBdr>
      <w:divsChild>
        <w:div w:id="1306230294">
          <w:marLeft w:val="0"/>
          <w:marRight w:val="0"/>
          <w:marTop w:val="0"/>
          <w:marBottom w:val="0"/>
          <w:divBdr>
            <w:top w:val="none" w:sz="0" w:space="0" w:color="auto"/>
            <w:left w:val="none" w:sz="0" w:space="0" w:color="auto"/>
            <w:bottom w:val="none" w:sz="0" w:space="0" w:color="auto"/>
            <w:right w:val="none" w:sz="0" w:space="0" w:color="auto"/>
          </w:divBdr>
        </w:div>
        <w:div w:id="1195659058">
          <w:marLeft w:val="0"/>
          <w:marRight w:val="0"/>
          <w:marTop w:val="0"/>
          <w:marBottom w:val="0"/>
          <w:divBdr>
            <w:top w:val="none" w:sz="0" w:space="0" w:color="auto"/>
            <w:left w:val="none" w:sz="0" w:space="0" w:color="auto"/>
            <w:bottom w:val="none" w:sz="0" w:space="0" w:color="auto"/>
            <w:right w:val="none" w:sz="0" w:space="0" w:color="auto"/>
          </w:divBdr>
        </w:div>
        <w:div w:id="1096708718">
          <w:marLeft w:val="0"/>
          <w:marRight w:val="0"/>
          <w:marTop w:val="0"/>
          <w:marBottom w:val="0"/>
          <w:divBdr>
            <w:top w:val="none" w:sz="0" w:space="0" w:color="auto"/>
            <w:left w:val="none" w:sz="0" w:space="0" w:color="auto"/>
            <w:bottom w:val="none" w:sz="0" w:space="0" w:color="auto"/>
            <w:right w:val="none" w:sz="0" w:space="0" w:color="auto"/>
          </w:divBdr>
        </w:div>
      </w:divsChild>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399327391">
      <w:bodyDiv w:val="1"/>
      <w:marLeft w:val="0"/>
      <w:marRight w:val="0"/>
      <w:marTop w:val="0"/>
      <w:marBottom w:val="0"/>
      <w:divBdr>
        <w:top w:val="none" w:sz="0" w:space="0" w:color="auto"/>
        <w:left w:val="none" w:sz="0" w:space="0" w:color="auto"/>
        <w:bottom w:val="none" w:sz="0" w:space="0" w:color="auto"/>
        <w:right w:val="none" w:sz="0" w:space="0" w:color="auto"/>
      </w:divBdr>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599290089">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678854221">
      <w:bodyDiv w:val="1"/>
      <w:marLeft w:val="0"/>
      <w:marRight w:val="0"/>
      <w:marTop w:val="0"/>
      <w:marBottom w:val="0"/>
      <w:divBdr>
        <w:top w:val="none" w:sz="0" w:space="0" w:color="auto"/>
        <w:left w:val="none" w:sz="0" w:space="0" w:color="auto"/>
        <w:bottom w:val="none" w:sz="0" w:space="0" w:color="auto"/>
        <w:right w:val="none" w:sz="0" w:space="0" w:color="auto"/>
      </w:divBdr>
      <w:divsChild>
        <w:div w:id="1660573006">
          <w:marLeft w:val="0"/>
          <w:marRight w:val="0"/>
          <w:marTop w:val="0"/>
          <w:marBottom w:val="0"/>
          <w:divBdr>
            <w:top w:val="none" w:sz="0" w:space="0" w:color="auto"/>
            <w:left w:val="none" w:sz="0" w:space="0" w:color="auto"/>
            <w:bottom w:val="none" w:sz="0" w:space="0" w:color="auto"/>
            <w:right w:val="none" w:sz="0" w:space="0" w:color="auto"/>
          </w:divBdr>
        </w:div>
      </w:divsChild>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46960145">
      <w:bodyDiv w:val="1"/>
      <w:marLeft w:val="0"/>
      <w:marRight w:val="0"/>
      <w:marTop w:val="0"/>
      <w:marBottom w:val="0"/>
      <w:divBdr>
        <w:top w:val="none" w:sz="0" w:space="0" w:color="auto"/>
        <w:left w:val="none" w:sz="0" w:space="0" w:color="auto"/>
        <w:bottom w:val="none" w:sz="0" w:space="0" w:color="auto"/>
        <w:right w:val="none" w:sz="0" w:space="0" w:color="auto"/>
      </w:divBdr>
    </w:div>
    <w:div w:id="1261530378">
      <w:bodyDiv w:val="1"/>
      <w:marLeft w:val="0"/>
      <w:marRight w:val="0"/>
      <w:marTop w:val="0"/>
      <w:marBottom w:val="0"/>
      <w:divBdr>
        <w:top w:val="none" w:sz="0" w:space="0" w:color="auto"/>
        <w:left w:val="none" w:sz="0" w:space="0" w:color="auto"/>
        <w:bottom w:val="none" w:sz="0" w:space="0" w:color="auto"/>
        <w:right w:val="none" w:sz="0" w:space="0" w:color="auto"/>
      </w:divBdr>
    </w:div>
    <w:div w:id="1274089777">
      <w:bodyDiv w:val="1"/>
      <w:marLeft w:val="0"/>
      <w:marRight w:val="0"/>
      <w:marTop w:val="0"/>
      <w:marBottom w:val="0"/>
      <w:divBdr>
        <w:top w:val="none" w:sz="0" w:space="0" w:color="auto"/>
        <w:left w:val="none" w:sz="0" w:space="0" w:color="auto"/>
        <w:bottom w:val="none" w:sz="0" w:space="0" w:color="auto"/>
        <w:right w:val="none" w:sz="0" w:space="0" w:color="auto"/>
      </w:divBdr>
      <w:divsChild>
        <w:div w:id="532695417">
          <w:marLeft w:val="0"/>
          <w:marRight w:val="0"/>
          <w:marTop w:val="0"/>
          <w:marBottom w:val="0"/>
          <w:divBdr>
            <w:top w:val="none" w:sz="0" w:space="0" w:color="auto"/>
            <w:left w:val="none" w:sz="0" w:space="0" w:color="auto"/>
            <w:bottom w:val="none" w:sz="0" w:space="0" w:color="auto"/>
            <w:right w:val="none" w:sz="0" w:space="0" w:color="auto"/>
          </w:divBdr>
        </w:div>
      </w:divsChild>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68954882">
      <w:bodyDiv w:val="1"/>
      <w:marLeft w:val="0"/>
      <w:marRight w:val="0"/>
      <w:marTop w:val="0"/>
      <w:marBottom w:val="0"/>
      <w:divBdr>
        <w:top w:val="none" w:sz="0" w:space="0" w:color="auto"/>
        <w:left w:val="none" w:sz="0" w:space="0" w:color="auto"/>
        <w:bottom w:val="none" w:sz="0" w:space="0" w:color="auto"/>
        <w:right w:val="none" w:sz="0" w:space="0" w:color="auto"/>
      </w:divBdr>
      <w:divsChild>
        <w:div w:id="347097836">
          <w:marLeft w:val="0"/>
          <w:marRight w:val="0"/>
          <w:marTop w:val="0"/>
          <w:marBottom w:val="0"/>
          <w:divBdr>
            <w:top w:val="none" w:sz="0" w:space="0" w:color="auto"/>
            <w:left w:val="none" w:sz="0" w:space="0" w:color="auto"/>
            <w:bottom w:val="none" w:sz="0" w:space="0" w:color="auto"/>
            <w:right w:val="none" w:sz="0" w:space="0" w:color="auto"/>
          </w:divBdr>
        </w:div>
      </w:divsChild>
    </w:div>
    <w:div w:id="158977640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696615769">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19607459">
      <w:bodyDiv w:val="1"/>
      <w:marLeft w:val="0"/>
      <w:marRight w:val="0"/>
      <w:marTop w:val="0"/>
      <w:marBottom w:val="0"/>
      <w:divBdr>
        <w:top w:val="none" w:sz="0" w:space="0" w:color="auto"/>
        <w:left w:val="none" w:sz="0" w:space="0" w:color="auto"/>
        <w:bottom w:val="none" w:sz="0" w:space="0" w:color="auto"/>
        <w:right w:val="none" w:sz="0" w:space="0" w:color="auto"/>
      </w:divBdr>
      <w:divsChild>
        <w:div w:id="280113050">
          <w:marLeft w:val="0"/>
          <w:marRight w:val="0"/>
          <w:marTop w:val="0"/>
          <w:marBottom w:val="0"/>
          <w:divBdr>
            <w:top w:val="none" w:sz="0" w:space="0" w:color="auto"/>
            <w:left w:val="none" w:sz="0" w:space="0" w:color="auto"/>
            <w:bottom w:val="none" w:sz="0" w:space="0" w:color="auto"/>
            <w:right w:val="none" w:sz="0" w:space="0" w:color="auto"/>
          </w:divBdr>
        </w:div>
        <w:div w:id="1198274583">
          <w:marLeft w:val="0"/>
          <w:marRight w:val="0"/>
          <w:marTop w:val="0"/>
          <w:marBottom w:val="0"/>
          <w:divBdr>
            <w:top w:val="none" w:sz="0" w:space="0" w:color="auto"/>
            <w:left w:val="none" w:sz="0" w:space="0" w:color="auto"/>
            <w:bottom w:val="none" w:sz="0" w:space="0" w:color="auto"/>
            <w:right w:val="none" w:sz="0" w:space="0" w:color="auto"/>
          </w:divBdr>
        </w:div>
        <w:div w:id="1871452756">
          <w:marLeft w:val="0"/>
          <w:marRight w:val="0"/>
          <w:marTop w:val="0"/>
          <w:marBottom w:val="0"/>
          <w:divBdr>
            <w:top w:val="none" w:sz="0" w:space="0" w:color="auto"/>
            <w:left w:val="none" w:sz="0" w:space="0" w:color="auto"/>
            <w:bottom w:val="none" w:sz="0" w:space="0" w:color="auto"/>
            <w:right w:val="none" w:sz="0" w:space="0" w:color="auto"/>
          </w:divBdr>
        </w:div>
        <w:div w:id="648629265">
          <w:marLeft w:val="0"/>
          <w:marRight w:val="0"/>
          <w:marTop w:val="0"/>
          <w:marBottom w:val="0"/>
          <w:divBdr>
            <w:top w:val="none" w:sz="0" w:space="0" w:color="auto"/>
            <w:left w:val="none" w:sz="0" w:space="0" w:color="auto"/>
            <w:bottom w:val="none" w:sz="0" w:space="0" w:color="auto"/>
            <w:right w:val="none" w:sz="0" w:space="0" w:color="auto"/>
          </w:divBdr>
        </w:div>
        <w:div w:id="1077481634">
          <w:marLeft w:val="0"/>
          <w:marRight w:val="0"/>
          <w:marTop w:val="0"/>
          <w:marBottom w:val="0"/>
          <w:divBdr>
            <w:top w:val="none" w:sz="0" w:space="0" w:color="auto"/>
            <w:left w:val="none" w:sz="0" w:space="0" w:color="auto"/>
            <w:bottom w:val="none" w:sz="0" w:space="0" w:color="auto"/>
            <w:right w:val="none" w:sz="0" w:space="0" w:color="auto"/>
          </w:divBdr>
        </w:div>
        <w:div w:id="659774010">
          <w:marLeft w:val="0"/>
          <w:marRight w:val="0"/>
          <w:marTop w:val="0"/>
          <w:marBottom w:val="0"/>
          <w:divBdr>
            <w:top w:val="none" w:sz="0" w:space="0" w:color="auto"/>
            <w:left w:val="none" w:sz="0" w:space="0" w:color="auto"/>
            <w:bottom w:val="none" w:sz="0" w:space="0" w:color="auto"/>
            <w:right w:val="none" w:sz="0" w:space="0" w:color="auto"/>
          </w:divBdr>
        </w:div>
        <w:div w:id="282155631">
          <w:marLeft w:val="0"/>
          <w:marRight w:val="0"/>
          <w:marTop w:val="0"/>
          <w:marBottom w:val="0"/>
          <w:divBdr>
            <w:top w:val="none" w:sz="0" w:space="0" w:color="auto"/>
            <w:left w:val="none" w:sz="0" w:space="0" w:color="auto"/>
            <w:bottom w:val="none" w:sz="0" w:space="0" w:color="auto"/>
            <w:right w:val="none" w:sz="0" w:space="0" w:color="auto"/>
          </w:divBdr>
        </w:div>
      </w:divsChild>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198167">
      <w:bodyDiv w:val="1"/>
      <w:marLeft w:val="0"/>
      <w:marRight w:val="0"/>
      <w:marTop w:val="0"/>
      <w:marBottom w:val="0"/>
      <w:divBdr>
        <w:top w:val="none" w:sz="0" w:space="0" w:color="auto"/>
        <w:left w:val="none" w:sz="0" w:space="0" w:color="auto"/>
        <w:bottom w:val="none" w:sz="0" w:space="0" w:color="auto"/>
        <w:right w:val="none" w:sz="0" w:space="0" w:color="auto"/>
      </w:divBdr>
    </w:div>
    <w:div w:id="1887989055">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0F726E-2D06-1043-B5D9-FDFE35B42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6</Pages>
  <Words>2312</Words>
  <Characters>1318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298</cp:revision>
  <cp:lastPrinted>2018-11-12T00:35:00Z</cp:lastPrinted>
  <dcterms:created xsi:type="dcterms:W3CDTF">2018-09-28T16:09:00Z</dcterms:created>
  <dcterms:modified xsi:type="dcterms:W3CDTF">2019-05-03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